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69C235" w14:textId="35269D27" w:rsidR="001105BE" w:rsidRPr="00871F80" w:rsidRDefault="001105BE" w:rsidP="00817395">
      <w:pPr>
        <w:ind w:left="720" w:hanging="720"/>
        <w:rPr>
          <w:b/>
          <w:bCs/>
          <w:sz w:val="24"/>
          <w:szCs w:val="24"/>
        </w:rPr>
      </w:pPr>
      <w:r w:rsidRPr="00871F80">
        <w:rPr>
          <w:b/>
          <w:bCs/>
          <w:sz w:val="24"/>
          <w:szCs w:val="24"/>
        </w:rPr>
        <w:t>Investigating biofouling in seaweed aquaculture using eDNA diagnostics</w:t>
      </w:r>
    </w:p>
    <w:p w14:paraId="2D9450C0" w14:textId="51F6F41B" w:rsidR="001105BE" w:rsidRPr="00871F80" w:rsidRDefault="001105BE" w:rsidP="00817395">
      <w:pPr>
        <w:ind w:left="720" w:hanging="720"/>
        <w:rPr>
          <w:b/>
          <w:bCs/>
          <w:sz w:val="24"/>
          <w:szCs w:val="24"/>
        </w:rPr>
      </w:pPr>
      <w:r w:rsidRPr="00871F80">
        <w:rPr>
          <w:b/>
          <w:bCs/>
          <w:sz w:val="24"/>
          <w:szCs w:val="24"/>
        </w:rPr>
        <w:t>Annual Review 2025</w:t>
      </w:r>
    </w:p>
    <w:p w14:paraId="14A6CE1F" w14:textId="552AC05F" w:rsidR="001105BE" w:rsidRPr="00871F80" w:rsidRDefault="001105BE" w:rsidP="00817395">
      <w:pPr>
        <w:ind w:left="720" w:hanging="720"/>
        <w:rPr>
          <w:sz w:val="24"/>
          <w:szCs w:val="24"/>
        </w:rPr>
      </w:pPr>
      <w:r w:rsidRPr="00871F80">
        <w:rPr>
          <w:sz w:val="24"/>
          <w:szCs w:val="24"/>
        </w:rPr>
        <w:t>C. Young</w:t>
      </w:r>
    </w:p>
    <w:p w14:paraId="67D1A324" w14:textId="0D10D75D" w:rsidR="00361216" w:rsidRPr="00871F80" w:rsidRDefault="00361216" w:rsidP="00817395">
      <w:pPr>
        <w:ind w:left="720" w:hanging="720"/>
        <w:rPr>
          <w:b/>
          <w:bCs/>
          <w:sz w:val="24"/>
          <w:szCs w:val="24"/>
        </w:rPr>
      </w:pPr>
      <w:r w:rsidRPr="00871F80">
        <w:rPr>
          <w:b/>
          <w:bCs/>
          <w:sz w:val="24"/>
          <w:szCs w:val="24"/>
        </w:rPr>
        <w:t>Abstract</w:t>
      </w:r>
    </w:p>
    <w:p w14:paraId="08B3B929" w14:textId="442415CC" w:rsidR="00D2674E" w:rsidRPr="00871F80" w:rsidRDefault="00D2674E" w:rsidP="00817395">
      <w:r w:rsidRPr="00871F80">
        <w:t>The North-East Atlantic seaweed aquaculture industry is significantly threatened by biofouling organisms. Seasonal proliferation of epibionts, including Bryozoans and Hydrozoans, limit</w:t>
      </w:r>
      <w:r w:rsidR="00FA062B" w:rsidRPr="00871F80">
        <w:t xml:space="preserve">s </w:t>
      </w:r>
      <w:r w:rsidRPr="00871F80">
        <w:t>sustainabili</w:t>
      </w:r>
      <w:r w:rsidR="00FA062B" w:rsidRPr="00871F80">
        <w:t>ty by impacting seaweed yield and quality</w:t>
      </w:r>
      <w:r w:rsidRPr="00871F80">
        <w:t xml:space="preserve">. This study investigates biofouling dynamics through development of species-specific primers </w:t>
      </w:r>
      <w:r w:rsidR="00FA062B" w:rsidRPr="00871F80">
        <w:t xml:space="preserve">which </w:t>
      </w:r>
      <w:r w:rsidRPr="00871F80">
        <w:t>target high-copy number genomic regions of key epibiont taxa. Integration of novel molecular diagnostic tools with conventional survey techniques, alongside environmental and physical monitoring, enabled assessment of biofouling presence, timing, and driv</w:t>
      </w:r>
      <w:r w:rsidR="00024FF5">
        <w:t>ing factors</w:t>
      </w:r>
      <w:r w:rsidRPr="00871F80">
        <w:t xml:space="preserve">. By sampling </w:t>
      </w:r>
      <w:proofErr w:type="gramStart"/>
      <w:r w:rsidRPr="00871F80">
        <w:t>11</w:t>
      </w:r>
      <w:proofErr w:type="gramEnd"/>
      <w:r w:rsidRPr="00871F80">
        <w:t xml:space="preserve"> farms across Scotland, England, Norway, and Sweden throughout the growing season, this research captured broad geographic and temporal variation in biofouling dynamics.</w:t>
      </w:r>
      <w:r w:rsidR="001D6268">
        <w:t xml:space="preserve"> A preliminary study found </w:t>
      </w:r>
      <w:r w:rsidR="001D6268" w:rsidRPr="001D6268">
        <w:t xml:space="preserve">eDNA signals often preceded physical settlement, and colonisation was most severe on older, distal blade segments, highlighting the diagnostic value of early molecular </w:t>
      </w:r>
      <w:r w:rsidR="001D6268">
        <w:t>techniques</w:t>
      </w:r>
      <w:r w:rsidR="001D6268" w:rsidRPr="001D6268">
        <w:t xml:space="preserve">. </w:t>
      </w:r>
      <w:r w:rsidRPr="00871F80">
        <w:t>These findings aim to advance the use of molecular tools in biofouling monitoring frameworks</w:t>
      </w:r>
      <w:r w:rsidR="00B47DFA" w:rsidRPr="00871F80">
        <w:t xml:space="preserve"> by providi</w:t>
      </w:r>
      <w:r w:rsidRPr="00871F80">
        <w:t xml:space="preserve">ng early warning systems </w:t>
      </w:r>
      <w:r w:rsidR="00B47DFA" w:rsidRPr="00871F80">
        <w:t>that</w:t>
      </w:r>
      <w:r w:rsidRPr="00871F80">
        <w:t xml:space="preserve"> support informed management strategies.</w:t>
      </w:r>
    </w:p>
    <w:p w14:paraId="0584B9E7" w14:textId="05C22A5B" w:rsidR="00361216" w:rsidRPr="00871F80" w:rsidRDefault="00361216" w:rsidP="00817395">
      <w:r w:rsidRPr="00871F80">
        <w:rPr>
          <w:b/>
          <w:bCs/>
        </w:rPr>
        <w:t>Keywords</w:t>
      </w:r>
      <w:r w:rsidR="00D2674E" w:rsidRPr="00871F80">
        <w:rPr>
          <w:b/>
          <w:bCs/>
        </w:rPr>
        <w:t xml:space="preserve">: </w:t>
      </w:r>
      <w:r w:rsidR="00D2674E" w:rsidRPr="00871F80">
        <w:t>Biofouling, Epibionts, Seaweed Aquaculture, Environmental (eDNA), Species-specific primers, Biomonitoring</w:t>
      </w:r>
    </w:p>
    <w:p w14:paraId="2658116A" w14:textId="68549875" w:rsidR="000E2F8F" w:rsidRPr="00871F80" w:rsidRDefault="000E2F8F" w:rsidP="00817395">
      <w:pPr>
        <w:ind w:left="720" w:hanging="720"/>
        <w:rPr>
          <w:b/>
          <w:bCs/>
          <w:sz w:val="24"/>
          <w:szCs w:val="24"/>
        </w:rPr>
      </w:pPr>
      <w:r w:rsidRPr="00871F80">
        <w:rPr>
          <w:b/>
          <w:bCs/>
          <w:sz w:val="24"/>
          <w:szCs w:val="24"/>
        </w:rPr>
        <w:t>Introduction</w:t>
      </w:r>
    </w:p>
    <w:p w14:paraId="2F1B008B" w14:textId="77777777" w:rsidR="00F90739" w:rsidRPr="00871F80" w:rsidRDefault="006855D6" w:rsidP="00817395">
      <w:r w:rsidRPr="00871F80">
        <w:t xml:space="preserve">Macroalgae cultivation </w:t>
      </w:r>
      <w:r w:rsidR="0019798A" w:rsidRPr="00871F80">
        <w:t xml:space="preserve">offers significant potential as a </w:t>
      </w:r>
      <w:r w:rsidRPr="00871F80">
        <w:t xml:space="preserve">sustainable marine </w:t>
      </w:r>
      <w:r w:rsidR="0019798A" w:rsidRPr="00871F80">
        <w:t>bio</w:t>
      </w:r>
      <w:r w:rsidRPr="00871F80">
        <w:t>resource</w:t>
      </w:r>
      <w:r w:rsidR="0019798A" w:rsidRPr="00871F80">
        <w:t>, capable of advancing</w:t>
      </w:r>
      <w:r w:rsidRPr="00871F80">
        <w:t xml:space="preserve"> global food security,</w:t>
      </w:r>
      <w:r w:rsidR="000F4AB0" w:rsidRPr="00871F80">
        <w:t xml:space="preserve"> </w:t>
      </w:r>
      <w:r w:rsidR="00F06CCB" w:rsidRPr="00871F80">
        <w:t>mitigating</w:t>
      </w:r>
      <w:r w:rsidR="0019798A" w:rsidRPr="00871F80">
        <w:t xml:space="preserve"> climate change and </w:t>
      </w:r>
      <w:r w:rsidR="00F06CCB" w:rsidRPr="00871F80">
        <w:t>delivering</w:t>
      </w:r>
      <w:r w:rsidR="0019798A" w:rsidRPr="00871F80">
        <w:t xml:space="preserve"> high-value products </w:t>
      </w:r>
      <w:r w:rsidR="00F06CCB" w:rsidRPr="00871F80">
        <w:t>across</w:t>
      </w:r>
      <w:r w:rsidR="0019798A" w:rsidRPr="00871F80">
        <w:t xml:space="preserve"> medical, agricultural and industrial s</w:t>
      </w:r>
      <w:r w:rsidR="00F06CCB" w:rsidRPr="00871F80">
        <w:t xml:space="preserve">ectors </w:t>
      </w:r>
      <w:r w:rsidR="00F06CCB" w:rsidRPr="00871F80">
        <w:fldChar w:fldCharType="begin">
          <w:fldData xml:space="preserve">PEVuZE5vdGU+PENpdGU+PEF1dGhvcj5TdWx0YW5hPC9BdXRob3I+PFllYXI+MjAyMzwvWWVhcj48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</w:fldData>
        </w:fldChar>
      </w:r>
      <w:r w:rsidR="00F90739" w:rsidRPr="00871F80">
        <w:instrText xml:space="preserve"> ADDIN EN.CITE </w:instrText>
      </w:r>
      <w:r w:rsidR="00F90739" w:rsidRPr="00871F80">
        <w:fldChar w:fldCharType="begin">
          <w:fldData xml:space="preserve">PEVuZE5vdGU+PENpdGU+PEF1dGhvcj5TdWx0YW5hPC9BdXRob3I+PFllYXI+MjAyMzwvWWVhcj48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</w:fldData>
        </w:fldChar>
      </w:r>
      <w:r w:rsidR="00F90739" w:rsidRPr="00871F80">
        <w:instrText xml:space="preserve"> ADDIN EN.CITE.DATA </w:instrText>
      </w:r>
      <w:r w:rsidR="00F90739" w:rsidRPr="00871F80">
        <w:fldChar w:fldCharType="end"/>
      </w:r>
      <w:r w:rsidR="00F06CCB" w:rsidRPr="00871F80">
        <w:fldChar w:fldCharType="separate"/>
      </w:r>
      <w:r w:rsidR="00F90739" w:rsidRPr="00871F80">
        <w:rPr>
          <w:noProof/>
        </w:rPr>
        <w:t>(Sultana et al., 2023, Jagtap and Meena, 2022, Duarte et al., 2021)</w:t>
      </w:r>
      <w:r w:rsidR="00F06CCB" w:rsidRPr="00871F80">
        <w:fldChar w:fldCharType="end"/>
      </w:r>
      <w:r w:rsidR="00F06CCB" w:rsidRPr="00871F80">
        <w:t xml:space="preserve">. </w:t>
      </w:r>
      <w:r w:rsidR="009D0774" w:rsidRPr="00871F80">
        <w:t>Although Asian producers have long dominated</w:t>
      </w:r>
      <w:r w:rsidR="00F06CCB" w:rsidRPr="00871F80">
        <w:t xml:space="preserve"> global </w:t>
      </w:r>
      <w:r w:rsidR="00EB39E8" w:rsidRPr="00871F80">
        <w:t xml:space="preserve">seaweed </w:t>
      </w:r>
      <w:r w:rsidR="00F06CCB" w:rsidRPr="00871F80">
        <w:t>markets</w:t>
      </w:r>
      <w:r w:rsidR="009D0774" w:rsidRPr="00871F80">
        <w:t xml:space="preserve">, emerging expansion within regions like the North-East Atlantic </w:t>
      </w:r>
      <w:r w:rsidR="00EB39E8" w:rsidRPr="00871F80">
        <w:t>demonstrates the rising international</w:t>
      </w:r>
      <w:r w:rsidR="009D0774" w:rsidRPr="00871F80">
        <w:t xml:space="preserve"> interest </w:t>
      </w:r>
      <w:r w:rsidR="00EB39E8" w:rsidRPr="00871F80">
        <w:t>for</w:t>
      </w:r>
      <w:r w:rsidR="009D0774" w:rsidRPr="00871F80">
        <w:t xml:space="preserve"> </w:t>
      </w:r>
      <w:r w:rsidR="00EB39E8" w:rsidRPr="00871F80">
        <w:t>macroalgae</w:t>
      </w:r>
      <w:r w:rsidR="009D0774" w:rsidRPr="00871F80">
        <w:t xml:space="preserve"> production</w:t>
      </w:r>
      <w:r w:rsidR="00EB39E8" w:rsidRPr="00871F80">
        <w:t xml:space="preserve"> </w:t>
      </w:r>
      <w:r w:rsidR="000F6C4C" w:rsidRPr="00871F80">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00F90739" w:rsidRPr="00871F80">
        <w:instrText xml:space="preserve"> ADDIN EN.CITE </w:instrText>
      </w:r>
      <w:r w:rsidR="00F90739" w:rsidRPr="00871F80">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00F90739" w:rsidRPr="00871F80">
        <w:instrText xml:space="preserve"> ADDIN EN.CITE.DATA </w:instrText>
      </w:r>
      <w:r w:rsidR="00F90739" w:rsidRPr="00871F80">
        <w:fldChar w:fldCharType="end"/>
      </w:r>
      <w:r w:rsidR="000F6C4C" w:rsidRPr="00871F80">
        <w:fldChar w:fldCharType="separate"/>
      </w:r>
      <w:r w:rsidR="00F90739" w:rsidRPr="00871F80">
        <w:rPr>
          <w:noProof/>
        </w:rPr>
        <w:t>(Veenhof et al., 2024, Zhang et al., 2022)</w:t>
      </w:r>
      <w:r w:rsidR="000F6C4C" w:rsidRPr="00871F80">
        <w:fldChar w:fldCharType="end"/>
      </w:r>
      <w:r w:rsidR="000F6C4C" w:rsidRPr="00871F80">
        <w:t xml:space="preserve">. Seaweed farming is critical to the EU’s sustainable </w:t>
      </w:r>
      <w:r w:rsidR="001970DC" w:rsidRPr="00871F80">
        <w:t xml:space="preserve">blue economy which aims to increase production to 8 million tonnes by 2030, creating 85,000 jobs and generating an estimated 9 billion Euros of revenue </w:t>
      </w:r>
      <w:r w:rsidR="001970DC" w:rsidRPr="00871F80">
        <w:fldChar w:fldCharType="begin"/>
      </w:r>
      <w:r w:rsidR="00F90739" w:rsidRPr="00871F80">
        <w:instrText xml:space="preserve"> ADDIN EN.CITE &lt;EndNote&gt;&lt;Cite&gt;&lt;Author&gt;Jueterbock&lt;/Author&gt;&lt;Year&gt;2025&lt;/Year&gt;&lt;RecNum&gt;180&lt;/RecNum&gt;&lt;DisplayText&gt;(Jueterbock et al., 2025)&lt;/DisplayText&gt;&lt;record&gt;&lt;rec-number&gt;180&lt;/rec-number&gt;&lt;foreign-keys&gt;&lt;key app="EN" db-id="sx0sxtzakvvzdwexr2k5a5s6fr2dv9dsvdf0" timestamp="1747651608" guid="9bdc3594-46db-47c0-909c-99237f1d5d87"&gt;180&lt;/key&gt;&lt;/foreign-keys&gt;&lt;ref-type name="Journal Article"&gt;17&lt;/ref-type&gt;&lt;contributors&gt;&lt;authors&gt;&lt;author&gt;Jueterbock, Alexander&lt;/author&gt;&lt;author&gt;Hoarau-Heemstra, Hindertje&lt;/author&gt;&lt;author&gt;Wigger, Karin&lt;/author&gt;&lt;author&gt;Duarte, Bernardo&lt;/author&gt;&lt;author&gt;Bruckner, Christian&lt;/author&gt;&lt;author&gt;Chapman, Annelise&lt;/author&gt;&lt;author&gt;Duan, Delin&lt;/author&gt;&lt;author&gt;Engelen, Aschwin&lt;/author&gt;&lt;author&gt;Gauci, Clément&lt;/author&gt;&lt;author&gt;Hill, Griffin&lt;/author&gt;&lt;author&gt;Hu, Zi-Min&lt;/author&gt;&lt;author&gt;Khanal, Prabhat&lt;/author&gt;&lt;author&gt;Khatei, Ananya&lt;/author&gt;&lt;author&gt;Mackintosh, Amy&lt;/author&gt;&lt;author&gt;Meland, Heidi&lt;/author&gt;&lt;author&gt;Melo, Ricardo&lt;/author&gt;&lt;author&gt;Nilsen, Anne M. L.&lt;/author&gt;&lt;author&gt;Olsen, Leonore&lt;/author&gt;&lt;author&gt;Rautenberger, Ralf&lt;/author&gt;&lt;author&gt;Reiss, Henning&lt;/author&gt;&lt;author&gt;Zhang, Jie&lt;/author&gt;&lt;/authors&gt;&lt;/contributors&gt;&lt;titles&gt;&lt;title&gt;Roadmap to sustainably develop the European seaweed industry&lt;/title&gt;&lt;secondary-title&gt;npj Ocean Sustainability&lt;/secondary-title&gt;&lt;/titles&gt;&lt;periodical&gt;&lt;full-title&gt;npj Ocean Sustainability&lt;/full-title&gt;&lt;/periodical&gt;&lt;volume&gt;4&lt;/volume&gt;&lt;number&gt;1&lt;/number&gt;&lt;dates&gt;&lt;year&gt;2025&lt;/year&gt;&lt;/dates&gt;&lt;isbn&gt;2731-426X&lt;/isbn&gt;&lt;urls&gt;&lt;/urls&gt;&lt;electronic-resource-num&gt;10.1038/s44183-025-00122-9&lt;/electronic-resource-num&gt;&lt;/record&gt;&lt;/Cite&gt;&lt;/EndNote&gt;</w:instrText>
      </w:r>
      <w:r w:rsidR="001970DC" w:rsidRPr="00871F80">
        <w:fldChar w:fldCharType="separate"/>
      </w:r>
      <w:r w:rsidR="00F90739" w:rsidRPr="00871F80">
        <w:rPr>
          <w:noProof/>
        </w:rPr>
        <w:t>(Jueterbock et al., 2025)</w:t>
      </w:r>
      <w:r w:rsidR="001970DC" w:rsidRPr="00871F80">
        <w:fldChar w:fldCharType="end"/>
      </w:r>
      <w:r w:rsidR="001970DC" w:rsidRPr="00871F80">
        <w:t xml:space="preserve">. </w:t>
      </w:r>
      <w:r w:rsidR="00CB78D5" w:rsidRPr="00871F80">
        <w:t>However, t</w:t>
      </w:r>
      <w:r w:rsidR="001C2BFC" w:rsidRPr="00871F80">
        <w:t xml:space="preserve">here </w:t>
      </w:r>
      <w:r w:rsidR="00CB78D5" w:rsidRPr="00871F80">
        <w:t xml:space="preserve">are </w:t>
      </w:r>
      <w:r w:rsidR="001C2BFC" w:rsidRPr="00871F80">
        <w:t xml:space="preserve">significant barriers to commercial viability for Europe’s seaweed industry which is predominantly made up of small-scale startups </w:t>
      </w:r>
      <w:r w:rsidR="001C2BFC" w:rsidRPr="00871F80">
        <w:fldChar w:fldCharType="begin"/>
      </w:r>
      <w:r w:rsidR="00F90739" w:rsidRPr="00871F80">
        <w:instrText xml:space="preserve"> ADDIN EN.CITE &lt;EndNote&gt;&lt;Cite&gt;&lt;Author&gt;Addamo&lt;/Author&gt;&lt;Year&gt;2022&lt;/Year&gt;&lt;RecNum&gt;182&lt;/RecNum&gt;&lt;DisplayText&gt;(Addamo et al., 2022)&lt;/DisplayText&gt;&lt;record&gt;&lt;rec-number&gt;182&lt;/rec-number&gt;&lt;foreign-keys&gt;&lt;key app="EN" db-id="sx0sxtzakvvzdwexr2k5a5s6fr2dv9dsvdf0" timestamp="1747653017" guid="67973194-b0d6-440e-8c8d-aedadb86799d"&gt;182&lt;/key&gt;&lt;/foreign-keys&gt;&lt;ref-type name="Book"&gt;6&lt;/ref-type&gt;&lt;contributors&gt;&lt;authors&gt;&lt;author&gt;Addamo, A. M.&lt;/author&gt;&lt;author&gt;Calvo Santos, A.&lt;/author&gt;&lt;author&gt;Guillén, J.&lt;/author&gt;&lt;author&gt;Neehus, S.&lt;/author&gt;&lt;author&gt;Peralta Baptista, A.&lt;/author&gt;&lt;author&gt;Quatrini, S.&lt;/author&gt;&lt;author&gt;Telsnig, T.&lt;/author&gt;&lt;author&gt;Petrucco, G.&lt;/author&gt;&lt;/authors&gt;&lt;/contributors&gt;&lt;titles&gt;&lt;title&gt;The EU blue economy report 2022&lt;/title&gt;&lt;/titles&gt;&lt;dates&gt;&lt;year&gt;2022&lt;/year&gt;&lt;/dates&gt;&lt;publisher&gt;Publications Office of the European Union&lt;/publisher&gt;&lt;urls&gt;&lt;/urls&gt;&lt;electronic-resource-num&gt;doi/10.2771/793264&lt;/electronic-resource-num&gt;&lt;/record&gt;&lt;/Cite&gt;&lt;/EndNote&gt;</w:instrText>
      </w:r>
      <w:r w:rsidR="001C2BFC" w:rsidRPr="00871F80">
        <w:fldChar w:fldCharType="separate"/>
      </w:r>
      <w:r w:rsidR="00F90739" w:rsidRPr="00871F80">
        <w:rPr>
          <w:noProof/>
        </w:rPr>
        <w:t>(Addamo et al., 2022)</w:t>
      </w:r>
      <w:r w:rsidR="001C2BFC" w:rsidRPr="00871F80">
        <w:fldChar w:fldCharType="end"/>
      </w:r>
      <w:r w:rsidR="001C2BFC" w:rsidRPr="00871F80">
        <w:t xml:space="preserve">. </w:t>
      </w:r>
      <w:r w:rsidR="00CB78D5" w:rsidRPr="00871F80">
        <w:t xml:space="preserve">Limitations in infrastructure, high productions costs and inconsistent biomass qualities that meet market demand hinder industry expansion and broader market access </w:t>
      </w:r>
      <w:r w:rsidR="00CB78D5" w:rsidRPr="00871F80">
        <w:fldChar w:fldCharType="begin"/>
      </w:r>
      <w:r w:rsidR="00F90739" w:rsidRPr="00871F80">
        <w:instrText xml:space="preserve"> ADDIN EN.CITE &lt;EndNote&gt;&lt;Cite&gt;&lt;Author&gt;Holland&lt;/Author&gt;&lt;Year&gt;2024&lt;/Year&gt;&lt;RecNum&gt;121&lt;/RecNum&gt;&lt;DisplayText&gt;(Holland and Shapira, 2024)&lt;/DisplayText&gt;&lt;record&gt;&lt;rec-number&gt;121&lt;/rec-number&gt;&lt;foreign-keys&gt;&lt;key app="EN" db-id="sx0sxtzakvvzdwexr2k5a5s6fr2dv9dsvdf0" timestamp="1737813309" guid="22acdf88-3b6d-425a-9697-106eed0e2c35"&gt;121&lt;/key&gt;&lt;/foreign-keys&gt;&lt;ref-type name="Journal Article"&gt;17&lt;/ref-type&gt;&lt;contributors&gt;&lt;authors&gt;&lt;author&gt;Holland, C.&lt;/author&gt;&lt;author&gt;Shapira, P.&lt;/author&gt;&lt;/authors&gt;&lt;/contributors&gt;&lt;auth-address&gt;Manchester Institute of Innovation Research Alliance Manchester Business School University of Manchester Manchester UK.&amp;#xD;Manchester Synthetic Biology Research Centre for Fine and Speciality Chemicals and the Future Biomanufacturing Research Hub Manchester Institute of Biotechnology University of Manchester Manchester UK.&amp;#xD;School of Public Policy Georgia Institute of Technology Atlanta Georgia USA.&lt;/auth-address&gt;&lt;titles&gt;&lt;title&gt;Building the bioeconomy: A targeted assessment approach to identifying biobased technologies, challenges and opportunities&lt;/title&gt;&lt;secondary-title&gt;Eng Biol&lt;/secondary-title&gt;&lt;/titles&gt;&lt;periodical&gt;&lt;full-title&gt;Eng Biol&lt;/full-title&gt;&lt;/periodical&gt;&lt;pages&gt;1-15&lt;/pages&gt;&lt;volume&gt;8&lt;/volume&gt;&lt;number&gt;1&lt;/number&gt;&lt;edition&gt;20240207&lt;/edition&gt;&lt;keywords&gt;&lt;keyword&gt;bio-economy&lt;/keyword&gt;&lt;keyword&gt;industry&lt;/keyword&gt;&lt;keyword&gt;responsible research innovation&lt;/keyword&gt;&lt;keyword&gt;scale-up strategies&lt;/keyword&gt;&lt;keyword&gt;synthetic biology&lt;/keyword&gt;&lt;/keywords&gt;&lt;dates&gt;&lt;year&gt;2024&lt;/year&gt;&lt;pub-dates&gt;&lt;date&gt;Mar&lt;/date&gt;&lt;/pub-dates&gt;&lt;/dates&gt;&lt;isbn&gt;2398-6182 (Electronic)&amp;#xD;2398-6182 (Linking)&lt;/isbn&gt;&lt;accession-num&gt;38525250&lt;/accession-num&gt;&lt;urls&gt;&lt;related-urls&gt;&lt;url&gt;https://www.ncbi.nlm.nih.gov/pubmed/38525250&lt;/url&gt;&lt;/related-urls&gt;&lt;/urls&gt;&lt;custom1&gt;The authors have no conflicts of interest to disclose.&lt;/custom1&gt;&lt;custom2&gt;PMC10959757&lt;/custom2&gt;&lt;electronic-resource-num&gt;10.1049/enb2.12030&lt;/electronic-resource-num&gt;&lt;remote-database-name&gt;PubMed-not-MEDLINE&lt;/remote-database-name&gt;&lt;remote-database-provider&gt;NLM&lt;/remote-database-provider&gt;&lt;/record&gt;&lt;/Cite&gt;&lt;/EndNote&gt;</w:instrText>
      </w:r>
      <w:r w:rsidR="00CB78D5" w:rsidRPr="00871F80">
        <w:fldChar w:fldCharType="separate"/>
      </w:r>
      <w:r w:rsidR="00F90739" w:rsidRPr="00871F80">
        <w:rPr>
          <w:noProof/>
        </w:rPr>
        <w:t>(Holland and Shapira, 2024)</w:t>
      </w:r>
      <w:r w:rsidR="00CB78D5" w:rsidRPr="00871F80">
        <w:fldChar w:fldCharType="end"/>
      </w:r>
      <w:r w:rsidR="00CB78D5" w:rsidRPr="00871F80">
        <w:t xml:space="preserve">. </w:t>
      </w:r>
    </w:p>
    <w:p w14:paraId="79E089E5" w14:textId="44F3D308" w:rsidR="00A858DE" w:rsidRPr="00871F80" w:rsidRDefault="00CB78D5" w:rsidP="00817395">
      <w:r w:rsidRPr="00871F80">
        <w:t xml:space="preserve">Another </w:t>
      </w:r>
      <w:r w:rsidR="00530D13" w:rsidRPr="00871F80">
        <w:t xml:space="preserve">major constraint to commercial profitability is the significant and destructive impact of proliferating biofouling organisms upon farmed seaweed </w:t>
      </w:r>
      <w:r w:rsidR="00530D13" w:rsidRPr="00871F80">
        <w:fldChar w:fldCharType="begin"/>
      </w:r>
      <w:r w:rsidR="00F90739" w:rsidRPr="00871F80">
        <w:instrText xml:space="preserve"> ADDIN EN.CITE &lt;EndNote&gt;&lt;Cite&gt;&lt;Author&gt;Bannister&lt;/Author&gt;&lt;Year&gt;2019&lt;/Year&gt;&lt;RecNum&gt;6&lt;/RecNum&gt;&lt;DisplayText&gt;(Bannister et al., 2019)&lt;/DisplayText&gt;&lt;record&gt;&lt;rec-number&gt;6&lt;/rec-number&gt;&lt;foreign-keys&gt;&lt;key app="EN" db-id="sx0sxtzakvvzdwexr2k5a5s6fr2dv9dsvdf0" timestamp="1734610086" guid="653ed3dc-d91e-4271-a600-97f4f2661d2d"&gt;6&lt;/key&gt;&lt;/foreign-keys&gt;&lt;ref-type name="Journal Article"&gt;17&lt;/ref-type&gt;&lt;contributors&gt;&lt;authors&gt;&lt;author&gt;Bannister, J.&lt;/author&gt;&lt;author&gt;Sievers, M.&lt;/author&gt;&lt;author&gt;Bush, F.&lt;/author&gt;&lt;author&gt;Bloecher, N.&lt;/author&gt;&lt;/authors&gt;&lt;/contributors&gt;&lt;auth-address&gt;Institute for Marine and Antarctic Studies, University of Tasmania, Hobart, Tasmania, Australia.&amp;#xD;Australian Rivers Institute - Coast and Estuaries, Griffith University, Gold Coast, Queensland, Australia.&amp;#xD;SINTEF Ocean, Trondheim, Norway.&lt;/auth-address&gt;&lt;titles&gt;&lt;title&gt;Biofouling in marine aquaculture: a review of recent research and developments&lt;/title&gt;&lt;secondary-title&gt;Biofouling&lt;/secondary-title&gt;&lt;/titles&gt;&lt;periodical&gt;&lt;full-title&gt;Biofouling&lt;/full-title&gt;&lt;/periodical&gt;&lt;pages&gt;631-648&lt;/pages&gt;&lt;volume&gt;35&lt;/volume&gt;&lt;number&gt;6&lt;/number&gt;&lt;edition&gt;20190724&lt;/edition&gt;&lt;keywords&gt;&lt;keyword&gt;Animals&lt;/keyword&gt;&lt;keyword&gt;*Aquaculture&lt;/keyword&gt;&lt;keyword&gt;Biofouling/*prevention &amp;amp; control&lt;/keyword&gt;&lt;keyword&gt;*Fishes&lt;/keyword&gt;&lt;keyword&gt;Pest Control/methods&lt;/keyword&gt;&lt;keyword&gt;*Shellfish&lt;/keyword&gt;&lt;keyword&gt;Antifouling&lt;/keyword&gt;&lt;keyword&gt;bivalve&lt;/keyword&gt;&lt;keyword&gt;epiphyte&lt;/keyword&gt;&lt;keyword&gt;fish&lt;/keyword&gt;&lt;keyword&gt;net&lt;/keyword&gt;&lt;keyword&gt;seaweed&lt;/keyword&gt;&lt;/keywords&gt;&lt;dates&gt;&lt;year&gt;2019&lt;/year&gt;&lt;pub-dates&gt;&lt;date&gt;Jul&lt;/date&gt;&lt;/pub-dates&gt;&lt;/dates&gt;&lt;isbn&gt;1029-2454 (Electronic)&amp;#xD;0892-7014 (Linking)&lt;/isbn&gt;&lt;accession-num&gt;31339358&lt;/accession-num&gt;&lt;urls&gt;&lt;related-urls&gt;&lt;url&gt;https://www.ncbi.nlm.nih.gov/pubmed/31339358&lt;/url&gt;&lt;/related-urls&gt;&lt;/urls&gt;&lt;electronic-resource-num&gt;10.1080/08927014.2019.1640214&lt;/electronic-resource-num&gt;&lt;remote-database-name&gt;Medline&lt;/remote-database-name&gt;&lt;remote-database-provider&gt;NLM&lt;/remote-database-provider&gt;&lt;/record&gt;&lt;/Cite&gt;&lt;/EndNote&gt;</w:instrText>
      </w:r>
      <w:r w:rsidR="00530D13" w:rsidRPr="00871F80">
        <w:fldChar w:fldCharType="separate"/>
      </w:r>
      <w:r w:rsidR="00F90739" w:rsidRPr="00871F80">
        <w:rPr>
          <w:noProof/>
        </w:rPr>
        <w:t>(Bannister et al., 2019)</w:t>
      </w:r>
      <w:r w:rsidR="00530D13" w:rsidRPr="00871F80">
        <w:fldChar w:fldCharType="end"/>
      </w:r>
      <w:r w:rsidR="00530D13" w:rsidRPr="00871F80">
        <w:t xml:space="preserve">. The same cold, mesotrophic conditions that make North-East Atlantic coastlines suitable for seaweed mariculture also favour rapid seasonal growth of </w:t>
      </w:r>
      <w:r w:rsidR="00F90739" w:rsidRPr="00871F80">
        <w:t xml:space="preserve">harmful </w:t>
      </w:r>
      <w:r w:rsidR="00530D13" w:rsidRPr="00871F80">
        <w:t>epibionts</w:t>
      </w:r>
      <w:r w:rsidR="00F90739" w:rsidRPr="00871F80">
        <w:t xml:space="preserve"> which colonise</w:t>
      </w:r>
      <w:r w:rsidR="00530D13" w:rsidRPr="00871F80">
        <w:t xml:space="preserve"> seaweed blades</w:t>
      </w:r>
      <w:r w:rsidR="00F90739" w:rsidRPr="00871F80">
        <w:t xml:space="preserve"> </w:t>
      </w:r>
      <w:r w:rsidR="00F90739" w:rsidRPr="00871F80">
        <w:fldChar w:fldCharType="begin"/>
      </w:r>
      <w:r w:rsidR="00F90739" w:rsidRPr="00871F80">
        <w:instrText xml:space="preserve"> ADDIN EN.CITE &lt;EndNote&gt;&lt;Cite&gt;&lt;Author&gt;Forbord&lt;/Author&gt;&lt;Year&gt;2020&lt;/Year&gt;&lt;RecNum&gt;30&lt;/RecNum&gt;&lt;DisplayText&gt;(Forbord et al., 2020)&lt;/DisplayText&gt;&lt;record&gt;&lt;rec-number&gt;30&lt;/rec-number&gt;&lt;foreign-keys&gt;&lt;key app="EN" db-id="sx0sxtzakvvzdwexr2k5a5s6fr2dv9dsvdf0" timestamp="1734610206" guid="b39cf606-3c82-4dea-9b05-e20337a8ebde"&gt;30&lt;/key&gt;&lt;/foreign-keys&gt;&lt;ref-type name="Journal Article"&gt;17&lt;/ref-type&gt;&lt;contributors&gt;&lt;authors&gt;&lt;author&gt;Forbord, Silje&lt;/author&gt;&lt;author&gt;Matsson, Sanna&lt;/author&gt;&lt;author&gt;Brodahl, Guri E.&lt;/author&gt;&lt;author&gt;Bluhm, Bodil A.&lt;/author&gt;&lt;author&gt;Broch, Ole Jacob&lt;/author&gt;&lt;author&gt;Handå, Aleksander&lt;/author&gt;&lt;author&gt;Metaxas, Anna&lt;/author&gt;&lt;author&gt;Skjermo, Jorunn&lt;/author&gt;&lt;author&gt;Steinhovden, Kristine Braaten&lt;/author&gt;&lt;author&gt;Olsen, Yngvar&lt;/author&gt;&lt;/authors&gt;&lt;/contributors&gt;&lt;titles&gt;&lt;title&gt;Latitudinal, seasonal and depth-dependent variation in growth, chemical composition and biofouling of cultivated Saccharina latissima (Phaeophyceae) along the Norwegian coast&lt;/title&gt;&lt;secondary-title&gt;Journal of Applied Phycology&lt;/secondary-title&gt;&lt;/titles&gt;&lt;periodical&gt;&lt;full-title&gt;Journal of Applied Phycology&lt;/full-title&gt;&lt;/periodical&gt;&lt;pages&gt;2215-2232&lt;/pages&gt;&lt;volume&gt;32&lt;/volume&gt;&lt;number&gt;4&lt;/number&gt;&lt;section&gt;2215&lt;/section&gt;&lt;dates&gt;&lt;year&gt;2020&lt;/year&gt;&lt;/dates&gt;&lt;isbn&gt;0921-8971&amp;#xD;1573-5176&lt;/isbn&gt;&lt;urls&gt;&lt;/urls&gt;&lt;electronic-resource-num&gt;10.1007/s10811-020-02038-y&lt;/electronic-resource-num&gt;&lt;/record&gt;&lt;/Cite&gt;&lt;/EndNote&gt;</w:instrText>
      </w:r>
      <w:r w:rsidR="00F90739" w:rsidRPr="00871F80">
        <w:fldChar w:fldCharType="separate"/>
      </w:r>
      <w:r w:rsidR="00F90739" w:rsidRPr="00871F80">
        <w:rPr>
          <w:noProof/>
        </w:rPr>
        <w:t>(Forbord et al., 2020)</w:t>
      </w:r>
      <w:r w:rsidR="00F90739" w:rsidRPr="00871F80">
        <w:fldChar w:fldCharType="end"/>
      </w:r>
      <w:r w:rsidR="00F90739" w:rsidRPr="00871F80">
        <w:t xml:space="preserve">. </w:t>
      </w:r>
      <w:r w:rsidR="006F33E8" w:rsidRPr="00871F80">
        <w:t xml:space="preserve">Biofouling taxa include bryozoans, hydrozoans, gastropods, amphipods, gastropods and bivalves exert varying impacts to both wild and cultivated seaweed populations </w:t>
      </w:r>
      <w:r w:rsidR="006F33E8" w:rsidRPr="00871F80">
        <w:fldChar w:fldCharType="begin"/>
      </w:r>
      <w:r w:rsidR="006F33E8" w:rsidRPr="00871F80">
        <w:instrText xml:space="preserve"> ADDIN EN.CITE &lt;EndNote&gt;&lt;Cite&gt;&lt;Author&gt;Matsson&lt;/Author&gt;&lt;Year&gt;2019&lt;/Year&gt;&lt;RecNum&gt;1&lt;/RecNum&gt;&lt;DisplayText&gt;(Matsson et al., 2019)&lt;/DisplayText&gt;&lt;record&gt;&lt;rec-number&gt;1&lt;/rec-number&gt;&lt;foreign-keys&gt;&lt;key app="EN" db-id="sx0sxtzakvvzdwexr2k5a5s6fr2dv9dsvdf0" timestamp="1734610077" guid="c4d34a1d-0bfe-41ce-b7af-959871872a18"&gt;1&lt;/key&gt;&lt;/foreign-keys&gt;&lt;ref-type name="Journal Article"&gt;17&lt;/ref-type&gt;&lt;contributors&gt;&lt;authors&gt;&lt;author&gt;Matsson, Sanna&lt;/author&gt;&lt;author&gt;Christie, Hartvig&lt;/author&gt;&lt;author&gt;Fieler, Reinhold&lt;/author&gt;&lt;/authors&gt;&lt;/contributors&gt;&lt;titles&gt;&lt;title&gt;Variation in biomass and biofouling of kelp, Saccharina latissima, cultivated in the Arctic, Norway&lt;/title&gt;&lt;secondary-title&gt;Aquaculture&lt;/secondary-title&gt;&lt;/titles&gt;&lt;periodical&gt;&lt;full-title&gt;Aquaculture&lt;/full-title&gt;&lt;/periodical&gt;&lt;pages&gt;445-452&lt;/pages&gt;&lt;volume&gt;506&lt;/volume&gt;&lt;section&gt;445&lt;/section&gt;&lt;dates&gt;&lt;year&gt;2019&lt;/year&gt;&lt;/dates&gt;&lt;isbn&gt;00448486&lt;/isbn&gt;&lt;urls&gt;&lt;/urls&gt;&lt;electronic-resource-num&gt;10.1016/j.aquaculture.2019.03.068&lt;/electronic-resource-num&gt;&lt;/record&gt;&lt;/Cite&gt;&lt;/EndNote&gt;</w:instrText>
      </w:r>
      <w:r w:rsidR="006F33E8" w:rsidRPr="00871F80">
        <w:fldChar w:fldCharType="separate"/>
      </w:r>
      <w:r w:rsidR="006F33E8" w:rsidRPr="00871F80">
        <w:rPr>
          <w:noProof/>
        </w:rPr>
        <w:t>(Matsson et al., 2019)</w:t>
      </w:r>
      <w:r w:rsidR="006F33E8" w:rsidRPr="00871F80">
        <w:fldChar w:fldCharType="end"/>
      </w:r>
      <w:r w:rsidR="005C7C93" w:rsidRPr="00871F80">
        <w:t>. Physical damage to fronds, physiological disruption</w:t>
      </w:r>
      <w:r w:rsidR="00B54302" w:rsidRPr="00871F80">
        <w:t>s</w:t>
      </w:r>
      <w:r w:rsidR="005C7C93" w:rsidRPr="00871F80">
        <w:t xml:space="preserve"> and competition for</w:t>
      </w:r>
      <w:r w:rsidR="00B54302" w:rsidRPr="00871F80">
        <w:t xml:space="preserve"> keys</w:t>
      </w:r>
      <w:r w:rsidR="005C7C93" w:rsidRPr="00871F80">
        <w:t xml:space="preserve"> resource</w:t>
      </w:r>
      <w:r w:rsidR="00B54302" w:rsidRPr="00871F80">
        <w:t>s</w:t>
      </w:r>
      <w:r w:rsidR="005C7C93" w:rsidRPr="00871F80">
        <w:t xml:space="preserve"> </w:t>
      </w:r>
      <w:r w:rsidR="00B54302" w:rsidRPr="00871F80">
        <w:t xml:space="preserve">by biofouling organisms </w:t>
      </w:r>
      <w:r w:rsidR="005C7C93" w:rsidRPr="00871F80">
        <w:t xml:space="preserve">collectively </w:t>
      </w:r>
      <w:r w:rsidR="00B54302" w:rsidRPr="00871F80">
        <w:t xml:space="preserve">impact afflicted seaweed </w:t>
      </w:r>
      <w:r w:rsidR="00B54302" w:rsidRPr="00871F80">
        <w:fldChar w:fldCharType="begin"/>
      </w:r>
      <w:r w:rsidR="00B54302" w:rsidRPr="00871F80">
        <w:instrText xml:space="preserve"> ADDIN EN.CITE &lt;EndNote&gt;&lt;Cite&gt;&lt;Author&gt;Walls&lt;/Author&gt;&lt;Year&gt;2017&lt;/Year&gt;&lt;RecNum&gt;42&lt;/RecNum&gt;&lt;DisplayText&gt;(Walls et al., 2017)&lt;/DisplayText&gt;&lt;record&gt;&lt;rec-number&gt;42&lt;/rec-number&gt;&lt;foreign-keys&gt;&lt;key app="EN" db-id="sx0sxtzakvvzdwexr2k5a5s6fr2dv9dsvdf0" timestamp="1734619799" guid="daaff3d5-260f-400d-a49e-e7fd7f6c795d"&gt;42&lt;/key&gt;&lt;/foreign-keys&gt;&lt;ref-type name="Journal Article"&gt;17&lt;/ref-type&gt;&lt;contributors&gt;&lt;authors&gt;&lt;author&gt;Walls, A. M.&lt;/author&gt;&lt;author&gt;Edwards, M. D.&lt;/author&gt;&lt;author&gt;Firth, L. B.&lt;/author&gt;&lt;author&gt;Johnson, M. P.&lt;/author&gt;&lt;/authors&gt;&lt;/contributors&gt;&lt;titles&gt;&lt;title&gt;Successional changes of epibiont fouling communities of the cultivated kelp Alaria esculenta: predictability and influences&lt;/title&gt;&lt;secondary-title&gt;Aquaculture Environment Interactions&lt;/secondary-title&gt;&lt;/titles&gt;&lt;periodical&gt;&lt;full-title&gt;Aquaculture Environment Interactions&lt;/full-title&gt;&lt;/periodical&gt;&lt;pages&gt;57-71&lt;/pages&gt;&lt;volume&gt;9&lt;/volume&gt;&lt;section&gt;57&lt;/section&gt;&lt;dates&gt;&lt;year&gt;2017&lt;/year&gt;&lt;/dates&gt;&lt;isbn&gt;1869-215X&amp;#xD;1869-7534&lt;/isbn&gt;&lt;urls&gt;&lt;/urls&gt;&lt;electronic-resource-num&gt;10.3354/aei00215&lt;/electronic-resource-num&gt;&lt;/record&gt;&lt;/Cite&gt;&lt;/EndNote&gt;</w:instrText>
      </w:r>
      <w:r w:rsidR="00B54302" w:rsidRPr="00871F80">
        <w:fldChar w:fldCharType="separate"/>
      </w:r>
      <w:r w:rsidR="00B54302" w:rsidRPr="00871F80">
        <w:rPr>
          <w:noProof/>
        </w:rPr>
        <w:t>(Walls et al., 2017)</w:t>
      </w:r>
      <w:r w:rsidR="00B54302" w:rsidRPr="00871F80">
        <w:fldChar w:fldCharType="end"/>
      </w:r>
      <w:r w:rsidR="00B54302" w:rsidRPr="00871F80">
        <w:t xml:space="preserve">. Fouling colonies such as encrusting bryozoans shade and block fronds; </w:t>
      </w:r>
      <w:r w:rsidR="005C7C93" w:rsidRPr="00871F80">
        <w:t>impair</w:t>
      </w:r>
      <w:r w:rsidR="00B54302" w:rsidRPr="00871F80">
        <w:t>ing</w:t>
      </w:r>
      <w:r w:rsidR="005C7C93" w:rsidRPr="00871F80">
        <w:t xml:space="preserve"> photosynthesis</w:t>
      </w:r>
      <w:r w:rsidR="00B54302" w:rsidRPr="00871F80">
        <w:t xml:space="preserve"> and </w:t>
      </w:r>
      <w:r w:rsidR="005C7C93" w:rsidRPr="00871F80">
        <w:t xml:space="preserve">reproductive spore release </w:t>
      </w:r>
      <w:r w:rsidR="00B54302" w:rsidRPr="00871F80">
        <w:t>and</w:t>
      </w:r>
      <w:r w:rsidR="005C7C93" w:rsidRPr="00871F80">
        <w:t xml:space="preserve"> can ultimately result in tissue </w:t>
      </w:r>
      <w:r w:rsidR="005C7C93" w:rsidRPr="00871F80">
        <w:lastRenderedPageBreak/>
        <w:t>necrosis</w:t>
      </w:r>
      <w:r w:rsidR="00B54302" w:rsidRPr="00871F80">
        <w:t xml:space="preserve"> </w:t>
      </w:r>
      <w:r w:rsidR="00B54302" w:rsidRPr="00871F80">
        <w:fldChar w:fldCharType="begin"/>
      </w:r>
      <w:r w:rsidR="00B54302" w:rsidRPr="00871F80">
        <w:instrText xml:space="preserve"> ADDIN EN.CITE &lt;EndNote&gt;&lt;Cite&gt;&lt;Author&gt;Bannister&lt;/Author&gt;&lt;Year&gt;2019&lt;/Year&gt;&lt;RecNum&gt;6&lt;/RecNum&gt;&lt;DisplayText&gt;(Bannister et al., 2019)&lt;/DisplayText&gt;&lt;record&gt;&lt;rec-number&gt;6&lt;/rec-number&gt;&lt;foreign-keys&gt;&lt;key app="EN" db-id="sx0sxtzakvvzdwexr2k5a5s6fr2dv9dsvdf0" timestamp="1734610086" guid="653ed3dc-d91e-4271-a600-97f4f2661d2d"&gt;6&lt;/key&gt;&lt;/foreign-keys&gt;&lt;ref-type name="Journal Article"&gt;17&lt;/ref-type&gt;&lt;contributors&gt;&lt;authors&gt;&lt;author&gt;Bannister, J.&lt;/author&gt;&lt;author&gt;Sievers, M.&lt;/author&gt;&lt;author&gt;Bush, F.&lt;/author&gt;&lt;author&gt;Bloecher, N.&lt;/author&gt;&lt;/authors&gt;&lt;/contributors&gt;&lt;auth-address&gt;Institute for Marine and Antarctic Studies, University of Tasmania, Hobart, Tasmania, Australia.&amp;#xD;Australian Rivers Institute - Coast and Estuaries, Griffith University, Gold Coast, Queensland, Australia.&amp;#xD;SINTEF Ocean, Trondheim, Norway.&lt;/auth-address&gt;&lt;titles&gt;&lt;title&gt;Biofouling in marine aquaculture: a review of recent research and developments&lt;/title&gt;&lt;secondary-title&gt;Biofouling&lt;/secondary-title&gt;&lt;/titles&gt;&lt;periodical&gt;&lt;full-title&gt;Biofouling&lt;/full-title&gt;&lt;/periodical&gt;&lt;pages&gt;631-648&lt;/pages&gt;&lt;volume&gt;35&lt;/volume&gt;&lt;number&gt;6&lt;/number&gt;&lt;edition&gt;20190724&lt;/edition&gt;&lt;keywords&gt;&lt;keyword&gt;Animals&lt;/keyword&gt;&lt;keyword&gt;*Aquaculture&lt;/keyword&gt;&lt;keyword&gt;Biofouling/*prevention &amp;amp; control&lt;/keyword&gt;&lt;keyword&gt;*Fishes&lt;/keyword&gt;&lt;keyword&gt;Pest Control/methods&lt;/keyword&gt;&lt;keyword&gt;*Shellfish&lt;/keyword&gt;&lt;keyword&gt;Antifouling&lt;/keyword&gt;&lt;keyword&gt;bivalve&lt;/keyword&gt;&lt;keyword&gt;epiphyte&lt;/keyword&gt;&lt;keyword&gt;fish&lt;/keyword&gt;&lt;keyword&gt;net&lt;/keyword&gt;&lt;keyword&gt;seaweed&lt;/keyword&gt;&lt;/keywords&gt;&lt;dates&gt;&lt;year&gt;2019&lt;/year&gt;&lt;pub-dates&gt;&lt;date&gt;Jul&lt;/date&gt;&lt;/pub-dates&gt;&lt;/dates&gt;&lt;isbn&gt;1029-2454 (Electronic)&amp;#xD;0892-7014 (Linking)&lt;/isbn&gt;&lt;accession-num&gt;31339358&lt;/accession-num&gt;&lt;urls&gt;&lt;related-urls&gt;&lt;url&gt;https://www.ncbi.nlm.nih.gov/pubmed/31339358&lt;/url&gt;&lt;/related-urls&gt;&lt;/urls&gt;&lt;electronic-resource-num&gt;10.1080/08927014.2019.1640214&lt;/electronic-resource-num&gt;&lt;remote-database-name&gt;Medline&lt;/remote-database-name&gt;&lt;remote-database-provider&gt;NLM&lt;/remote-database-provider&gt;&lt;/record&gt;&lt;/Cite&gt;&lt;/EndNote&gt;</w:instrText>
      </w:r>
      <w:r w:rsidR="00B54302" w:rsidRPr="00871F80">
        <w:fldChar w:fldCharType="separate"/>
      </w:r>
      <w:r w:rsidR="00B54302" w:rsidRPr="00871F80">
        <w:rPr>
          <w:noProof/>
        </w:rPr>
        <w:t>(Bannister et al., 2019)</w:t>
      </w:r>
      <w:r w:rsidR="00B54302" w:rsidRPr="00871F80">
        <w:fldChar w:fldCharType="end"/>
      </w:r>
      <w:r w:rsidR="00B54302" w:rsidRPr="00871F80">
        <w:t xml:space="preserve">. Epibiont coverage </w:t>
      </w:r>
      <w:r w:rsidR="00177743" w:rsidRPr="00871F80">
        <w:t>reduces</w:t>
      </w:r>
      <w:r w:rsidR="00B54302" w:rsidRPr="00871F80">
        <w:t xml:space="preserve"> blade flexibility</w:t>
      </w:r>
      <w:r w:rsidR="00177743" w:rsidRPr="00871F80">
        <w:t xml:space="preserve"> and subsequent increases hydrodynamic drag which increases susceptibility to breakage, dislodgement and reduced overall yield </w:t>
      </w:r>
      <w:r w:rsidR="00177743" w:rsidRPr="00871F80">
        <w:fldChar w:fldCharType="begin"/>
      </w:r>
      <w:r w:rsidR="00177743" w:rsidRPr="00871F80">
        <w:instrText xml:space="preserve"> ADDIN EN.CITE &lt;EndNote&gt;&lt;Cite&gt;&lt;Author&gt;Krumhansl&lt;/Author&gt;&lt;Year&gt;2011&lt;/Year&gt;&lt;RecNum&gt;43&lt;/RecNum&gt;&lt;DisplayText&gt;(Krumhansl et al., 2011)&lt;/DisplayText&gt;&lt;record&gt;&lt;rec-number&gt;43&lt;/rec-number&gt;&lt;foreign-keys&gt;&lt;key app="EN" db-id="sx0sxtzakvvzdwexr2k5a5s6fr2dv9dsvdf0" timestamp="1734620647" guid="d80037ef-9a12-4436-a684-157a40c7ef11"&gt;43&lt;/key&gt;&lt;/foreign-keys&gt;&lt;ref-type name="Journal Article"&gt;17&lt;/ref-type&gt;&lt;contributors&gt;&lt;authors&gt;&lt;author&gt;Krumhansl, Kira A.&lt;/author&gt;&lt;author&gt;Lee, J. Michael&lt;/author&gt;&lt;author&gt;Scheibling, Robert E.&lt;/author&gt;&lt;/authors&gt;&lt;/contributors&gt;&lt;titles&gt;&lt;title&gt;Grazing damage and encrustation by an invasive bryozoan reduce the ability of kelps to withstand breakage by waves&lt;/title&gt;&lt;secondary-title&gt;Journal of Experimental Marine Biology and Ecology&lt;/secondary-title&gt;&lt;/titles&gt;&lt;periodical&gt;&lt;full-title&gt;Journal of Experimental Marine Biology and Ecology&lt;/full-title&gt;&lt;/periodical&gt;&lt;pages&gt;12-18&lt;/pages&gt;&lt;volume&gt;407&lt;/volume&gt;&lt;number&gt;1&lt;/number&gt;&lt;section&gt;12&lt;/section&gt;&lt;dates&gt;&lt;year&gt;2011&lt;/year&gt;&lt;/dates&gt;&lt;isbn&gt;00220981&lt;/isbn&gt;&lt;urls&gt;&lt;/urls&gt;&lt;electronic-resource-num&gt;10.1016/j.jembe.2011.06.033&lt;/electronic-resource-num&gt;&lt;/record&gt;&lt;/Cite&gt;&lt;/EndNote&gt;</w:instrText>
      </w:r>
      <w:r w:rsidR="00177743" w:rsidRPr="00871F80">
        <w:fldChar w:fldCharType="separate"/>
      </w:r>
      <w:r w:rsidR="00177743" w:rsidRPr="00871F80">
        <w:rPr>
          <w:noProof/>
        </w:rPr>
        <w:t>(Krumhansl et al., 2011)</w:t>
      </w:r>
      <w:r w:rsidR="00177743" w:rsidRPr="00871F80">
        <w:fldChar w:fldCharType="end"/>
      </w:r>
      <w:r w:rsidR="00177743" w:rsidRPr="00871F80">
        <w:t>. As biofouling intensifies</w:t>
      </w:r>
      <w:r w:rsidR="00F957CA" w:rsidRPr="00871F80">
        <w:t>,</w:t>
      </w:r>
      <w:r w:rsidR="00A858DE" w:rsidRPr="00871F80">
        <w:t xml:space="preserve"> the commercial value of</w:t>
      </w:r>
      <w:r w:rsidR="00F957CA" w:rsidRPr="00871F80">
        <w:t xml:space="preserve"> seaweed declines</w:t>
      </w:r>
      <w:r w:rsidR="00A858DE" w:rsidRPr="00871F80">
        <w:t xml:space="preserve"> due to deterioration in</w:t>
      </w:r>
      <w:r w:rsidR="00F957CA" w:rsidRPr="00871F80">
        <w:t xml:space="preserve"> frond quality and taste</w:t>
      </w:r>
      <w:r w:rsidR="00A858DE" w:rsidRPr="00871F80">
        <w:t>, increased</w:t>
      </w:r>
      <w:r w:rsidR="00F957CA" w:rsidRPr="00871F80">
        <w:t xml:space="preserve"> biomass waste, and</w:t>
      </w:r>
      <w:r w:rsidR="00A858DE" w:rsidRPr="00871F80">
        <w:t xml:space="preserve"> heightened</w:t>
      </w:r>
      <w:r w:rsidR="00F957CA" w:rsidRPr="00871F80">
        <w:t xml:space="preserve"> allergen risk</w:t>
      </w:r>
      <w:r w:rsidR="00A858DE" w:rsidRPr="00871F80">
        <w:t xml:space="preserve"> </w:t>
      </w:r>
      <w:r w:rsidR="00F957CA" w:rsidRPr="00871F80">
        <w:t xml:space="preserve">consumers </w:t>
      </w:r>
      <w:r w:rsidR="00F957CA" w:rsidRPr="00871F80">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00F957CA" w:rsidRPr="00871F80">
        <w:instrText xml:space="preserve"> ADDIN EN.CITE </w:instrText>
      </w:r>
      <w:r w:rsidR="00F957CA" w:rsidRPr="00871F80">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00F957CA" w:rsidRPr="00871F80">
        <w:instrText xml:space="preserve"> ADDIN EN.CITE.DATA </w:instrText>
      </w:r>
      <w:r w:rsidR="00F957CA" w:rsidRPr="00871F80">
        <w:fldChar w:fldCharType="end"/>
      </w:r>
      <w:r w:rsidR="00F957CA" w:rsidRPr="00871F80">
        <w:fldChar w:fldCharType="separate"/>
      </w:r>
      <w:r w:rsidR="00F957CA" w:rsidRPr="00871F80">
        <w:rPr>
          <w:noProof/>
        </w:rPr>
        <w:t>(Walls et al., 2017, Bannister et al., 2019)</w:t>
      </w:r>
      <w:r w:rsidR="00F957CA" w:rsidRPr="00871F80">
        <w:fldChar w:fldCharType="end"/>
      </w:r>
      <w:r w:rsidR="00F957CA" w:rsidRPr="00871F80">
        <w:t xml:space="preserve">. To </w:t>
      </w:r>
      <w:r w:rsidR="00A858DE" w:rsidRPr="00871F80">
        <w:t xml:space="preserve">mitigate impacts, farmers often shorten cultivation seasons to avoid onset of epibiont infestation. Although effective, this strategy limits potential maximum yields which raises concerns over the long-term financial sustainability of European operations </w:t>
      </w:r>
      <w:r w:rsidR="00A858DE" w:rsidRPr="00871F80">
        <w:fldChar w:fldCharType="begin"/>
      </w:r>
      <w:r w:rsidR="00A858DE" w:rsidRPr="00871F80">
        <w:instrText xml:space="preserve"> ADDIN EN.CITE &lt;EndNote&gt;&lt;Cite&gt;&lt;Author&gt;Visch&lt;/Author&gt;&lt;Year&gt;2020&lt;/Year&gt;&lt;RecNum&gt;45&lt;/RecNum&gt;&lt;DisplayText&gt;(Visch et al., 2020)&lt;/DisplayText&gt;&lt;record&gt;&lt;rec-number&gt;45&lt;/rec-number&gt;&lt;foreign-keys&gt;&lt;key app="EN" db-id="sx0sxtzakvvzdwexr2k5a5s6fr2dv9dsvdf0" timestamp="1734624107" guid="ccbd5261-15b0-4733-ba89-c90590a55ebc"&gt;45&lt;/key&gt;&lt;/foreign-keys&gt;&lt;ref-type name="Journal Article"&gt;17&lt;/ref-type&gt;&lt;contributors&gt;&lt;authors&gt;&lt;author&gt;Visch, Wouter&lt;/author&gt;&lt;author&gt;Nylund, Göran M.&lt;/author&gt;&lt;author&gt;Pavia, Henrik&lt;/author&gt;&lt;/authors&gt;&lt;/contributors&gt;&lt;titles&gt;&lt;title&gt;Growth and biofouling in kelp aquaculture (Saccharina latissima): the effect of location and wave exposure&lt;/title&gt;&lt;secondary-title&gt;Journal of Applied Phycology&lt;/secondary-title&gt;&lt;/titles&gt;&lt;periodical&gt;&lt;full-title&gt;Journal of Applied Phycology&lt;/full-title&gt;&lt;/periodical&gt;&lt;pages&gt;3199-3209&lt;/pages&gt;&lt;volume&gt;32&lt;/volume&gt;&lt;number&gt;5&lt;/number&gt;&lt;section&gt;3199&lt;/section&gt;&lt;dates&gt;&lt;year&gt;2020&lt;/year&gt;&lt;/dates&gt;&lt;isbn&gt;0921-8971&amp;#xD;1573-5176&lt;/isbn&gt;&lt;urls&gt;&lt;/urls&gt;&lt;electronic-resource-num&gt;10.1007/s10811-020-02201-5&lt;/electronic-resource-num&gt;&lt;/record&gt;&lt;/Cite&gt;&lt;/EndNote&gt;</w:instrText>
      </w:r>
      <w:r w:rsidR="00A858DE" w:rsidRPr="00871F80">
        <w:fldChar w:fldCharType="separate"/>
      </w:r>
      <w:r w:rsidR="00A858DE" w:rsidRPr="00871F80">
        <w:rPr>
          <w:noProof/>
        </w:rPr>
        <w:t>(Visch et al., 2020)</w:t>
      </w:r>
      <w:r w:rsidR="00A858DE" w:rsidRPr="00871F80">
        <w:fldChar w:fldCharType="end"/>
      </w:r>
      <w:r w:rsidR="00A858DE" w:rsidRPr="00871F80">
        <w:t xml:space="preserve">. </w:t>
      </w:r>
    </w:p>
    <w:p w14:paraId="64BC2962" w14:textId="35748BF0" w:rsidR="006F33E8" w:rsidRPr="00871F80" w:rsidRDefault="00A858DE" w:rsidP="00817395">
      <w:r w:rsidRPr="00871F80">
        <w:t>In the Northern Hemisphere</w:t>
      </w:r>
      <w:r w:rsidR="000714C3" w:rsidRPr="00871F80">
        <w:t xml:space="preserve">, biofouling </w:t>
      </w:r>
      <w:r w:rsidR="00B95926" w:rsidRPr="00871F80">
        <w:t>predominantly</w:t>
      </w:r>
      <w:r w:rsidR="000714C3" w:rsidRPr="00871F80">
        <w:t xml:space="preserve"> occurs between spring and autumn</w:t>
      </w:r>
      <w:r w:rsidRPr="00871F80">
        <w:t>,</w:t>
      </w:r>
      <w:r w:rsidR="000714C3" w:rsidRPr="00871F80">
        <w:t xml:space="preserve"> </w:t>
      </w:r>
      <w:r w:rsidR="008418E4" w:rsidRPr="00871F80">
        <w:t xml:space="preserve">as </w:t>
      </w:r>
      <w:r w:rsidR="000714C3" w:rsidRPr="00871F80">
        <w:t>seasonal shift</w:t>
      </w:r>
      <w:r w:rsidR="00B95926" w:rsidRPr="00871F80">
        <w:t xml:space="preserve">s </w:t>
      </w:r>
      <w:r w:rsidR="000714C3" w:rsidRPr="00871F80">
        <w:t xml:space="preserve">in environmental conditions are believed to drive increased prevalence and settlement of meroplanktonic stages of epibionts dispersed within the water column </w:t>
      </w:r>
      <w:r w:rsidR="000714C3" w:rsidRPr="00871F80">
        <w:fldChar w:fldCharType="begin"/>
      </w:r>
      <w:r w:rsidR="000714C3" w:rsidRPr="00871F80">
        <w:instrText xml:space="preserve"> ADDIN EN.CITE &lt;EndNote&gt;&lt;Cite&gt;&lt;Author&gt;Visch&lt;/Author&gt;&lt;Year&gt;2020&lt;/Year&gt;&lt;RecNum&gt;45&lt;/RecNum&gt;&lt;DisplayText&gt;(Visch et al., 2020)&lt;/DisplayText&gt;&lt;record&gt;&lt;rec-number&gt;45&lt;/rec-number&gt;&lt;foreign-keys&gt;&lt;key app="EN" db-id="sx0sxtzakvvzdwexr2k5a5s6fr2dv9dsvdf0" timestamp="1734624107" guid="ccbd5261-15b0-4733-ba89-c90590a55ebc"&gt;45&lt;/key&gt;&lt;/foreign-keys&gt;&lt;ref-type name="Journal Article"&gt;17&lt;/ref-type&gt;&lt;contributors&gt;&lt;authors&gt;&lt;author&gt;Visch, Wouter&lt;/author&gt;&lt;author&gt;Nylund, Göran M.&lt;/author&gt;&lt;author&gt;Pavia, Henrik&lt;/author&gt;&lt;/authors&gt;&lt;/contributors&gt;&lt;titles&gt;&lt;title&gt;Growth and biofouling in kelp aquaculture (Saccharina latissima): the effect of location and wave exposure&lt;/title&gt;&lt;secondary-title&gt;Journal of Applied Phycology&lt;/secondary-title&gt;&lt;/titles&gt;&lt;periodical&gt;&lt;full-title&gt;Journal of Applied Phycology&lt;/full-title&gt;&lt;/periodical&gt;&lt;pages&gt;3199-3209&lt;/pages&gt;&lt;volume&gt;32&lt;/volume&gt;&lt;number&gt;5&lt;/number&gt;&lt;section&gt;3199&lt;/section&gt;&lt;dates&gt;&lt;year&gt;2020&lt;/year&gt;&lt;/dates&gt;&lt;isbn&gt;0921-8971&amp;#xD;1573-5176&lt;/isbn&gt;&lt;urls&gt;&lt;/urls&gt;&lt;electronic-resource-num&gt;10.1007/s10811-020-02201-5&lt;/electronic-resource-num&gt;&lt;/record&gt;&lt;/Cite&gt;&lt;/EndNote&gt;</w:instrText>
      </w:r>
      <w:r w:rsidR="000714C3" w:rsidRPr="00871F80">
        <w:fldChar w:fldCharType="separate"/>
      </w:r>
      <w:r w:rsidR="000714C3" w:rsidRPr="00871F80">
        <w:rPr>
          <w:noProof/>
        </w:rPr>
        <w:t>(Visch et al., 2020)</w:t>
      </w:r>
      <w:r w:rsidR="000714C3" w:rsidRPr="00871F80">
        <w:fldChar w:fldCharType="end"/>
      </w:r>
      <w:r w:rsidR="000714C3" w:rsidRPr="00871F80">
        <w:t>.</w:t>
      </w:r>
      <w:r w:rsidR="008418E4" w:rsidRPr="00871F80">
        <w:t xml:space="preserve"> R</w:t>
      </w:r>
      <w:r w:rsidR="00B95926" w:rsidRPr="00871F80">
        <w:t>egional and ecotypic variability has been linked to a range of environmental drivers that may influence</w:t>
      </w:r>
      <w:r w:rsidR="008418E4" w:rsidRPr="00871F80">
        <w:t xml:space="preserve"> meroplanktonic larvae dynamics, including </w:t>
      </w:r>
      <w:r w:rsidR="00B95926" w:rsidRPr="00871F80">
        <w:t>temperature, light (photosynthetic</w:t>
      </w:r>
      <w:r w:rsidR="00024FF5">
        <w:t>ally</w:t>
      </w:r>
      <w:r w:rsidR="00B95926" w:rsidRPr="00871F80">
        <w:t xml:space="preserve"> active radiation (PAR)), salinity and wave action</w:t>
      </w:r>
      <w:r w:rsidR="008418E4" w:rsidRPr="00871F80">
        <w:t xml:space="preserve"> </w:t>
      </w:r>
      <w:r w:rsidR="008418E4" w:rsidRPr="00871F80">
        <w:fldChar w:fldCharType="begin">
          <w:fldData xml:space="preserve">PEVuZE5vdGU+PENpdGU+PEF1dGhvcj5IYW5kw6U8L0F1dGhvcj48WWVhcj4yMDEzPC9ZZWFyPjxS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</w:fldData>
        </w:fldChar>
      </w:r>
      <w:r w:rsidR="008418E4" w:rsidRPr="00871F80">
        <w:instrText xml:space="preserve"> ADDIN EN.CITE </w:instrText>
      </w:r>
      <w:r w:rsidR="008418E4" w:rsidRPr="00871F80">
        <w:fldChar w:fldCharType="begin">
          <w:fldData xml:space="preserve">PEVuZE5vdGU+PENpdGU+PEF1dGhvcj5IYW5kw6U8L0F1dGhvcj48WWVhcj4yMDEzPC9ZZWFyPjxS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</w:fldData>
        </w:fldChar>
      </w:r>
      <w:r w:rsidR="008418E4" w:rsidRPr="00871F80">
        <w:instrText xml:space="preserve"> ADDIN EN.CITE.DATA </w:instrText>
      </w:r>
      <w:r w:rsidR="008418E4" w:rsidRPr="00871F80">
        <w:fldChar w:fldCharType="end"/>
      </w:r>
      <w:r w:rsidR="008418E4" w:rsidRPr="00871F80">
        <w:fldChar w:fldCharType="separate"/>
      </w:r>
      <w:r w:rsidR="008418E4" w:rsidRPr="00871F80">
        <w:rPr>
          <w:noProof/>
        </w:rPr>
        <w:t>(Handå et al., 2013, Bruhn et al., 2016, Forbord et al., 2020)</w:t>
      </w:r>
      <w:r w:rsidR="008418E4" w:rsidRPr="00871F80">
        <w:fldChar w:fldCharType="end"/>
      </w:r>
      <w:r w:rsidR="008418E4" w:rsidRPr="00871F80">
        <w:t xml:space="preserve">. The relative influence of </w:t>
      </w:r>
      <w:r w:rsidR="00024FF5" w:rsidRPr="00871F80">
        <w:t>ind</w:t>
      </w:r>
      <w:r w:rsidR="00024FF5">
        <w:t>iv</w:t>
      </w:r>
      <w:r w:rsidR="00024FF5" w:rsidRPr="00871F80">
        <w:t>idual</w:t>
      </w:r>
      <w:r w:rsidR="008418E4" w:rsidRPr="00871F80">
        <w:t xml:space="preserve"> parameters remains poorly understood, with dominant fouling taxa, infestation severity and timing varying considerably between species, year, geographic location and cultivation depths </w:t>
      </w:r>
      <w:r w:rsidR="008418E4" w:rsidRPr="00871F80">
        <w:fldChar w:fldCharType="begin">
          <w:fldData xml:space="preserve">PEVuZE5vdGU+PENpdGU+PEF1dGhvcj5Sb2xpbjwvQXV0aG9yPjxZZWFyPjIwMTc8L1llYXI+PFJl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</w:fldData>
        </w:fldChar>
      </w:r>
      <w:r w:rsidR="008418E4" w:rsidRPr="00871F80">
        <w:instrText xml:space="preserve"> ADDIN EN.CITE </w:instrText>
      </w:r>
      <w:r w:rsidR="008418E4" w:rsidRPr="00871F80">
        <w:fldChar w:fldCharType="begin">
          <w:fldData xml:space="preserve">PEVuZE5vdGU+PENpdGU+PEF1dGhvcj5Sb2xpbjwvQXV0aG9yPjxZZWFyPjIwMTc8L1llYXI+PFJl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</w:fldData>
        </w:fldChar>
      </w:r>
      <w:r w:rsidR="008418E4" w:rsidRPr="00871F80">
        <w:instrText xml:space="preserve"> ADDIN EN.CITE.DATA </w:instrText>
      </w:r>
      <w:r w:rsidR="008418E4" w:rsidRPr="00871F80">
        <w:fldChar w:fldCharType="end"/>
      </w:r>
      <w:r w:rsidR="008418E4" w:rsidRPr="00871F80">
        <w:fldChar w:fldCharType="separate"/>
      </w:r>
      <w:r w:rsidR="008418E4" w:rsidRPr="00871F80">
        <w:rPr>
          <w:noProof/>
        </w:rPr>
        <w:t>(Rolin et al., 2017, Pratt et al., 2022, Matsson et al., 2019)</w:t>
      </w:r>
      <w:r w:rsidR="008418E4" w:rsidRPr="00871F80">
        <w:fldChar w:fldCharType="end"/>
      </w:r>
      <w:r w:rsidR="008418E4" w:rsidRPr="00871F80">
        <w:t xml:space="preserve">. Advancing understanding of seasonal interactions between environmental conditions and biofouling communities may </w:t>
      </w:r>
      <w:r w:rsidR="00512CF5" w:rsidRPr="00871F80">
        <w:t>enable</w:t>
      </w:r>
      <w:r w:rsidR="008418E4" w:rsidRPr="00871F80">
        <w:t xml:space="preserve"> farmers to optimize cultivation strategies and harvesting schedules, </w:t>
      </w:r>
      <w:proofErr w:type="gramStart"/>
      <w:r w:rsidR="008418E4" w:rsidRPr="00871F80">
        <w:t xml:space="preserve">ultimately </w:t>
      </w:r>
      <w:r w:rsidR="00512CF5" w:rsidRPr="00871F80">
        <w:t>enhancing</w:t>
      </w:r>
      <w:proofErr w:type="gramEnd"/>
      <w:r w:rsidR="008418E4" w:rsidRPr="00871F80">
        <w:t xml:space="preserve"> biomass product</w:t>
      </w:r>
      <w:r w:rsidR="00512CF5" w:rsidRPr="00871F80">
        <w:t>ivity while</w:t>
      </w:r>
      <w:r w:rsidR="008418E4" w:rsidRPr="00871F80">
        <w:t xml:space="preserve"> mini</w:t>
      </w:r>
      <w:r w:rsidR="00512CF5" w:rsidRPr="00871F80">
        <w:t>mising</w:t>
      </w:r>
      <w:r w:rsidR="008418E4" w:rsidRPr="00871F80">
        <w:t xml:space="preserve"> foulin</w:t>
      </w:r>
      <w:r w:rsidR="00512CF5" w:rsidRPr="00871F80">
        <w:t>g-associated</w:t>
      </w:r>
      <w:r w:rsidR="008418E4" w:rsidRPr="00871F80">
        <w:t xml:space="preserve"> damage. </w:t>
      </w:r>
      <w:r w:rsidR="00512CF5" w:rsidRPr="00871F80">
        <w:t xml:space="preserve">To achieve this, it is important to (a) identify the temporal window when biofouling epibionts are most prevalent in the water column and (b) determine whether environmental conditions during that period are conducive to the settlement of epibionts on seaweed blades. </w:t>
      </w:r>
    </w:p>
    <w:p w14:paraId="67D340FE" w14:textId="5543427C" w:rsidR="006579C8" w:rsidRPr="00871F80" w:rsidRDefault="00512CF5" w:rsidP="00817395">
      <w:r w:rsidRPr="00871F80">
        <w:t xml:space="preserve">Molecular techniques such as </w:t>
      </w:r>
      <w:r w:rsidR="00351F40" w:rsidRPr="00871F80">
        <w:t>quantitative (</w:t>
      </w:r>
      <w:r w:rsidRPr="00871F80">
        <w:t>qPCR</w:t>
      </w:r>
      <w:r w:rsidR="00351F40" w:rsidRPr="00871F80">
        <w:t>)</w:t>
      </w:r>
      <w:r w:rsidRPr="00871F80">
        <w:t xml:space="preserve"> and</w:t>
      </w:r>
      <w:r w:rsidR="00351F40" w:rsidRPr="00871F80">
        <w:t xml:space="preserve"> digital droplet</w:t>
      </w:r>
      <w:r w:rsidRPr="00871F80">
        <w:t xml:space="preserve"> </w:t>
      </w:r>
      <w:r w:rsidR="00351F40" w:rsidRPr="00871F80">
        <w:t>(</w:t>
      </w:r>
      <w:r w:rsidRPr="00871F80">
        <w:t>ddPCR</w:t>
      </w:r>
      <w:r w:rsidR="00351F40" w:rsidRPr="00871F80">
        <w:t>)</w:t>
      </w:r>
      <w:r w:rsidRPr="00871F80">
        <w:t xml:space="preserve"> offer quantitative assessment and identification of aquatic communities</w:t>
      </w:r>
      <w:r w:rsidR="00351F40" w:rsidRPr="00871F80">
        <w:t xml:space="preserve"> from environmental DNA (eDNA</w:t>
      </w:r>
      <w:r w:rsidR="00B4262E" w:rsidRPr="00871F80">
        <w:t xml:space="preserve"> – genetic material sourced from urine, waste, mucus and sloughed cells</w:t>
      </w:r>
      <w:r w:rsidR="00351F40" w:rsidRPr="00871F80">
        <w:t xml:space="preserve">) </w:t>
      </w:r>
      <w:r w:rsidR="00351F40" w:rsidRPr="00871F80">
        <w:fldChar w:fldCharType="begin"/>
      </w:r>
      <w:r w:rsidR="00351F40" w:rsidRPr="00871F80">
        <w:instrText xml:space="preserve"> ADDIN EN.CITE &lt;EndNote&gt;&lt;Cite&gt;&lt;Author&gt;Senapati&lt;/Author&gt;&lt;Year&gt;2018&lt;/Year&gt;&lt;RecNum&gt;11&lt;/RecNum&gt;&lt;DisplayText&gt;(Senapati et al., 2018)&lt;/DisplayText&gt;&lt;record&gt;&lt;rec-number&gt;11&lt;/rec-number&gt;&lt;foreign-keys&gt;&lt;key app="EN" db-id="sx0sxtzakvvzdwexr2k5a5s6fr2dv9dsvdf0" timestamp="1734610094" guid="32c28b81-fb6f-4e8d-b71e-1734a4dd7c57"&gt;11&lt;/key&gt;&lt;/foreign-keys&gt;&lt;ref-type name="Journal Article"&gt;17&lt;/ref-type&gt;&lt;contributors&gt;&lt;authors&gt;&lt;author&gt;Senapati, Debabrata&lt;/author&gt;&lt;author&gt;Bhattacharya, Manojit&lt;/author&gt;&lt;author&gt;Kar, Avijit&lt;/author&gt;&lt;author&gt;Chini, Deep Sankar&lt;/author&gt;&lt;author&gt;Das, Basanta Kumar&lt;/author&gt;&lt;author&gt;Patra, Bidhan Chandra&lt;/author&gt;&lt;/authors&gt;&lt;/contributors&gt;&lt;titles&gt;&lt;title&gt;Environmental DNA (eDNA): A Promising Biological Survey Tool for Aquatic Species Detection&lt;/title&gt;&lt;secondary-title&gt;Proceedings of the Zoological Society&lt;/secondary-title&gt;&lt;/titles&gt;&lt;periodical&gt;&lt;full-title&gt;Proceedings of the Zoological Society&lt;/full-title&gt;&lt;/periodical&gt;&lt;pages&gt;211-228&lt;/pages&gt;&lt;volume&gt;72&lt;/volume&gt;&lt;number&gt;3&lt;/number&gt;&lt;section&gt;211&lt;/section&gt;&lt;dates&gt;&lt;year&gt;2018&lt;/year&gt;&lt;/dates&gt;&lt;isbn&gt;0373-5893&amp;#xD;0974-6919&lt;/isbn&gt;&lt;urls&gt;&lt;/urls&gt;&lt;electronic-resource-num&gt;10.1007/s12595-018-0268-9&lt;/electronic-resource-num&gt;&lt;/record&gt;&lt;/Cite&gt;&lt;/EndNote&gt;</w:instrText>
      </w:r>
      <w:r w:rsidR="00351F40" w:rsidRPr="00871F80">
        <w:fldChar w:fldCharType="separate"/>
      </w:r>
      <w:r w:rsidR="00351F40" w:rsidRPr="00871F80">
        <w:rPr>
          <w:noProof/>
        </w:rPr>
        <w:t>(Senapati et al., 2018)</w:t>
      </w:r>
      <w:r w:rsidR="00351F40" w:rsidRPr="00871F80">
        <w:fldChar w:fldCharType="end"/>
      </w:r>
      <w:r w:rsidR="00351F40" w:rsidRPr="00871F80">
        <w:t xml:space="preserve">. </w:t>
      </w:r>
      <w:r w:rsidR="009764E9" w:rsidRPr="00871F80">
        <w:t xml:space="preserve">However, </w:t>
      </w:r>
      <w:r w:rsidR="00A36B9F" w:rsidRPr="00871F80">
        <w:t xml:space="preserve">species </w:t>
      </w:r>
      <w:r w:rsidR="009764E9" w:rsidRPr="00871F80">
        <w:t>d</w:t>
      </w:r>
      <w:r w:rsidR="00351F40" w:rsidRPr="00871F80">
        <w:t>etection sensitivit</w:t>
      </w:r>
      <w:r w:rsidR="00E12542" w:rsidRPr="00871F80">
        <w:t>y</w:t>
      </w:r>
      <w:r w:rsidR="00351F40" w:rsidRPr="00871F80">
        <w:t xml:space="preserve"> and accuracy </w:t>
      </w:r>
      <w:r w:rsidR="00E12542" w:rsidRPr="00871F80">
        <w:t>are</w:t>
      </w:r>
      <w:r w:rsidR="00351F40" w:rsidRPr="00871F80">
        <w:t xml:space="preserve"> highly dependent</w:t>
      </w:r>
      <w:r w:rsidR="009764E9" w:rsidRPr="00871F80">
        <w:t xml:space="preserve"> </w:t>
      </w:r>
      <w:r w:rsidR="00351F40" w:rsidRPr="00871F80">
        <w:t>on the</w:t>
      </w:r>
      <w:r w:rsidR="00E12542" w:rsidRPr="00871F80">
        <w:t xml:space="preserve"> utilised</w:t>
      </w:r>
      <w:r w:rsidR="00351F40" w:rsidRPr="00871F80">
        <w:t xml:space="preserve"> targeting </w:t>
      </w:r>
      <w:r w:rsidR="009764E9" w:rsidRPr="00871F80">
        <w:t xml:space="preserve">strategy. </w:t>
      </w:r>
      <w:r w:rsidR="00E12542" w:rsidRPr="00871F80">
        <w:t>S</w:t>
      </w:r>
      <w:r w:rsidR="00351F40" w:rsidRPr="00871F80">
        <w:t xml:space="preserve">pecies-specific primers </w:t>
      </w:r>
      <w:r w:rsidR="00E12542" w:rsidRPr="00871F80">
        <w:t xml:space="preserve">offer </w:t>
      </w:r>
      <w:r w:rsidR="00351F40" w:rsidRPr="00871F80">
        <w:t xml:space="preserve">improved accuracy when detecting </w:t>
      </w:r>
      <w:r w:rsidR="009764E9" w:rsidRPr="00871F80">
        <w:t>cryptic or low</w:t>
      </w:r>
      <w:r w:rsidR="00E12542" w:rsidRPr="00871F80">
        <w:t>-</w:t>
      </w:r>
      <w:r w:rsidR="009764E9" w:rsidRPr="00871F80">
        <w:t xml:space="preserve">abundance </w:t>
      </w:r>
      <w:r w:rsidR="00E12542" w:rsidRPr="00871F80">
        <w:t xml:space="preserve">taxa </w:t>
      </w:r>
      <w:r w:rsidR="009764E9" w:rsidRPr="00871F80">
        <w:t xml:space="preserve">relative to universal primers </w:t>
      </w:r>
      <w:r w:rsidR="00E12542" w:rsidRPr="00871F80">
        <w:t xml:space="preserve">used </w:t>
      </w:r>
      <w:r w:rsidR="009764E9" w:rsidRPr="00871F80">
        <w:t>in metabarcoding</w:t>
      </w:r>
      <w:r w:rsidR="00E12542" w:rsidRPr="00871F80">
        <w:t>,</w:t>
      </w:r>
      <w:r w:rsidR="009764E9" w:rsidRPr="00871F80">
        <w:t xml:space="preserve"> which </w:t>
      </w:r>
      <w:r w:rsidR="00E12542" w:rsidRPr="00871F80">
        <w:t>although can</w:t>
      </w:r>
      <w:r w:rsidR="009764E9" w:rsidRPr="00871F80">
        <w:t xml:space="preserve"> provide </w:t>
      </w:r>
      <w:r w:rsidR="00E12542" w:rsidRPr="00871F80">
        <w:t xml:space="preserve">broader </w:t>
      </w:r>
      <w:r w:rsidR="009764E9" w:rsidRPr="00871F80">
        <w:t>community</w:t>
      </w:r>
      <w:r w:rsidR="00E12542" w:rsidRPr="00871F80">
        <w:t xml:space="preserve">-level insights </w:t>
      </w:r>
      <w:r w:rsidR="00A36B9F" w:rsidRPr="00871F80">
        <w:t>it is</w:t>
      </w:r>
      <w:r w:rsidR="00E12542" w:rsidRPr="00871F80">
        <w:t xml:space="preserve"> often at the sacrifice of quantitative resolution </w:t>
      </w:r>
      <w:r w:rsidR="006579C8" w:rsidRPr="00871F80">
        <w:fldChar w:fldCharType="begin">
          <w:fldData xml:space="preserve">PEVuZE5vdGU+PENpdGU+PEF1dGhvcj5Xb29kPC9BdXRob3I+PFllYXI+MjAxOTwvWWVhcj48UmVj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</w:fldData>
        </w:fldChar>
      </w:r>
      <w:r w:rsidR="006579C8" w:rsidRPr="00871F80">
        <w:instrText xml:space="preserve"> ADDIN EN.CITE </w:instrText>
      </w:r>
      <w:r w:rsidR="006579C8" w:rsidRPr="00871F80">
        <w:fldChar w:fldCharType="begin">
          <w:fldData xml:space="preserve">PEVuZE5vdGU+PENpdGU+PEF1dGhvcj5Xb29kPC9BdXRob3I+PFllYXI+MjAxOTwvWWVhcj48UmVj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</w:fldData>
        </w:fldChar>
      </w:r>
      <w:r w:rsidR="006579C8" w:rsidRPr="00871F80">
        <w:instrText xml:space="preserve"> ADDIN EN.CITE.DATA </w:instrText>
      </w:r>
      <w:r w:rsidR="006579C8" w:rsidRPr="00871F80">
        <w:fldChar w:fldCharType="end"/>
      </w:r>
      <w:r w:rsidR="006579C8" w:rsidRPr="00871F80">
        <w:fldChar w:fldCharType="separate"/>
      </w:r>
      <w:r w:rsidR="006579C8" w:rsidRPr="00871F80">
        <w:rPr>
          <w:noProof/>
        </w:rPr>
        <w:t>(Wood et al., 2019)</w:t>
      </w:r>
      <w:r w:rsidR="006579C8" w:rsidRPr="00871F80">
        <w:fldChar w:fldCharType="end"/>
      </w:r>
      <w:r w:rsidR="00E12542" w:rsidRPr="00871F80">
        <w:t xml:space="preserve">. This is resultant from </w:t>
      </w:r>
      <w:r w:rsidR="006579C8" w:rsidRPr="00871F80">
        <w:t xml:space="preserve">detection inconsistencies and </w:t>
      </w:r>
      <w:r w:rsidR="00E12542" w:rsidRPr="00871F80">
        <w:t xml:space="preserve">amplification biases </w:t>
      </w:r>
      <w:r w:rsidR="006579C8" w:rsidRPr="00871F80">
        <w:t xml:space="preserve">caused by the primer selectivity, </w:t>
      </w:r>
      <w:r w:rsidR="00E12542" w:rsidRPr="00871F80">
        <w:t xml:space="preserve">particularly when targeting low-concentration DNA in complex environments such as </w:t>
      </w:r>
      <w:r w:rsidR="006579C8" w:rsidRPr="00871F80">
        <w:t xml:space="preserve">those </w:t>
      </w:r>
      <w:r w:rsidR="00FE0C3B" w:rsidRPr="00871F80">
        <w:t>with</w:t>
      </w:r>
      <w:r w:rsidR="006579C8" w:rsidRPr="00871F80">
        <w:t xml:space="preserve">in </w:t>
      </w:r>
      <w:r w:rsidR="00E12542" w:rsidRPr="00871F80">
        <w:t>biofouling communities</w:t>
      </w:r>
      <w:r w:rsidR="006579C8" w:rsidRPr="00871F80">
        <w:t xml:space="preserve"> </w:t>
      </w:r>
      <w:r w:rsidR="006579C8" w:rsidRPr="00871F80">
        <w:fldChar w:fldCharType="begin">
          <w:fldData xml:space="preserve">PEVuZE5vdGU+PENpdGU+PEF1dGhvcj5Cb3JyZWxsPC9BdXRob3I+PFllYXI+MjAxNzwvWWVhcj48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</w:fldData>
        </w:fldChar>
      </w:r>
      <w:r w:rsidR="006579C8" w:rsidRPr="00871F80">
        <w:instrText xml:space="preserve"> ADDIN EN.CITE </w:instrText>
      </w:r>
      <w:r w:rsidR="006579C8" w:rsidRPr="00871F80">
        <w:fldChar w:fldCharType="begin">
          <w:fldData xml:space="preserve">PEVuZE5vdGU+PENpdGU+PEF1dGhvcj5Cb3JyZWxsPC9BdXRob3I+PFllYXI+MjAxNzwvWWVhcj48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</w:fldData>
        </w:fldChar>
      </w:r>
      <w:r w:rsidR="006579C8" w:rsidRPr="00871F80">
        <w:instrText xml:space="preserve"> ADDIN EN.CITE.DATA </w:instrText>
      </w:r>
      <w:r w:rsidR="006579C8" w:rsidRPr="00871F80">
        <w:fldChar w:fldCharType="end"/>
      </w:r>
      <w:r w:rsidR="006579C8" w:rsidRPr="00871F80">
        <w:fldChar w:fldCharType="separate"/>
      </w:r>
      <w:r w:rsidR="006579C8" w:rsidRPr="00871F80">
        <w:rPr>
          <w:noProof/>
        </w:rPr>
        <w:t>(Borrell et al., 2017)</w:t>
      </w:r>
      <w:r w:rsidR="006579C8" w:rsidRPr="00871F80">
        <w:fldChar w:fldCharType="end"/>
      </w:r>
      <w:r w:rsidR="006579C8" w:rsidRPr="00871F80">
        <w:t xml:space="preserve">. </w:t>
      </w:r>
    </w:p>
    <w:p w14:paraId="44D806CB" w14:textId="24E31FE4" w:rsidR="009C4E2A" w:rsidRPr="00871F80" w:rsidRDefault="009E7C4F" w:rsidP="00817395">
      <w:r w:rsidRPr="00871F80">
        <w:t xml:space="preserve">Detection sensitivity </w:t>
      </w:r>
      <w:r w:rsidR="00E045E9" w:rsidRPr="00871F80">
        <w:t>in</w:t>
      </w:r>
      <w:r w:rsidRPr="00871F80">
        <w:t xml:space="preserve"> eDNA biomonitoring </w:t>
      </w:r>
      <w:r w:rsidR="009C4E2A" w:rsidRPr="00871F80">
        <w:t>may</w:t>
      </w:r>
      <w:r w:rsidRPr="00871F80">
        <w:t xml:space="preserve"> </w:t>
      </w:r>
      <w:proofErr w:type="gramStart"/>
      <w:r w:rsidRPr="00871F80">
        <w:t>be improved</w:t>
      </w:r>
      <w:proofErr w:type="gramEnd"/>
      <w:r w:rsidR="00E045E9" w:rsidRPr="00871F80">
        <w:t xml:space="preserve"> by designing </w:t>
      </w:r>
      <w:r w:rsidRPr="00871F80">
        <w:t xml:space="preserve">primers </w:t>
      </w:r>
      <w:r w:rsidR="00E045E9" w:rsidRPr="00871F80">
        <w:t>that</w:t>
      </w:r>
      <w:r w:rsidR="00E17325" w:rsidRPr="00871F80">
        <w:t xml:space="preserve"> t</w:t>
      </w:r>
      <w:r w:rsidRPr="00871F80">
        <w:t>arget highly repetitive genomic regions</w:t>
      </w:r>
      <w:r w:rsidR="00E045E9" w:rsidRPr="00871F80">
        <w:t>. These regions are in</w:t>
      </w:r>
      <w:r w:rsidR="00F110CF" w:rsidRPr="00871F80">
        <w:t xml:space="preserve"> </w:t>
      </w:r>
      <w:r w:rsidR="009C4E2A" w:rsidRPr="00871F80">
        <w:t xml:space="preserve">greater </w:t>
      </w:r>
      <w:r w:rsidR="00E045E9" w:rsidRPr="00871F80">
        <w:t>abundance in</w:t>
      </w:r>
      <w:r w:rsidR="009C4E2A" w:rsidRPr="00871F80">
        <w:t xml:space="preserve"> </w:t>
      </w:r>
      <w:r w:rsidR="00E17325" w:rsidRPr="00871F80">
        <w:t>environmental</w:t>
      </w:r>
      <w:r w:rsidR="009C4E2A" w:rsidRPr="00871F80">
        <w:t xml:space="preserve"> samples </w:t>
      </w:r>
      <w:r w:rsidR="00E045E9" w:rsidRPr="00871F80">
        <w:t xml:space="preserve">thus </w:t>
      </w:r>
      <w:r w:rsidR="00F110CF" w:rsidRPr="00871F80">
        <w:t>improving</w:t>
      </w:r>
      <w:r w:rsidR="00E17325" w:rsidRPr="00871F80">
        <w:t xml:space="preserve"> </w:t>
      </w:r>
      <w:r w:rsidR="00E045E9" w:rsidRPr="00871F80">
        <w:t xml:space="preserve">likelihood of </w:t>
      </w:r>
      <w:r w:rsidR="009C4E2A" w:rsidRPr="00871F80">
        <w:t>detection</w:t>
      </w:r>
      <w:r w:rsidR="00765CA2" w:rsidRPr="00871F80">
        <w:t xml:space="preserve"> relative to </w:t>
      </w:r>
      <w:r w:rsidR="00626BDF" w:rsidRPr="00871F80">
        <w:t>the</w:t>
      </w:r>
      <w:r w:rsidR="00E17325" w:rsidRPr="00871F80">
        <w:t xml:space="preserve"> single-copy mitochondrial genes commonly used in conventional assays </w:t>
      </w:r>
      <w:r w:rsidR="00E17325" w:rsidRPr="00871F80">
        <w:fldChar w:fldCharType="begin"/>
      </w:r>
      <w:r w:rsidR="00E17325" w:rsidRPr="00871F80">
        <w:instrText xml:space="preserve"> ADDIN EN.CITE &lt;EndNote&gt;&lt;Cite&gt;&lt;Author&gt;Marshall&lt;/Author&gt;&lt;Year&gt;2022&lt;/Year&gt;&lt;RecNum&gt;183&lt;/RecNum&gt;&lt;DisplayText&gt;(Marshall et al., 2022)&lt;/DisplayText&gt;&lt;record&gt;&lt;rec-number&gt;183&lt;/rec-number&gt;&lt;foreign-keys&gt;&lt;key app="EN" db-id="sx0sxtzakvvzdwexr2k5a5s6fr2dv9dsvdf0" timestamp="1747668652" guid="e6ef2f5b-e417-403f-8da1-abfdb56f347d"&gt;183&lt;/key&gt;&lt;/foreign-keys&gt;&lt;ref-type name="Journal Article"&gt;17&lt;/ref-type&gt;&lt;contributors&gt;&lt;authors&gt;&lt;author&gt;Marshall, Nathaniel T.&lt;/author&gt;&lt;author&gt;Vanderploeg, Henry A.&lt;/author&gt;&lt;author&gt;Chaganti, Subba Rao&lt;/author&gt;&lt;/authors&gt;&lt;/contributors&gt;&lt;titles&gt;&lt;title&gt;Improving Environmental DNA Sensitivity for Dreissenid Mussels by Targeting Tandem Repeat Regions of the Mitochondrial Genome&lt;/title&gt;&lt;secondary-title&gt;Water&lt;/secondary-title&gt;&lt;/titles&gt;&lt;periodical&gt;&lt;full-title&gt;Water&lt;/full-title&gt;&lt;/periodical&gt;&lt;volume&gt;14&lt;/volume&gt;&lt;number&gt;13&lt;/number&gt;&lt;section&gt;2069&lt;/section&gt;&lt;dates&gt;&lt;year&gt;2022&lt;/year&gt;&lt;/dates&gt;&lt;isbn&gt;2073-4441&lt;/isbn&gt;&lt;urls&gt;&lt;/urls&gt;&lt;electronic-resource-num&gt;10.3390/w14132069&lt;/electronic-resource-num&gt;&lt;/record&gt;&lt;/Cite&gt;&lt;/EndNote&gt;</w:instrText>
      </w:r>
      <w:r w:rsidR="00E17325" w:rsidRPr="00871F80">
        <w:fldChar w:fldCharType="separate"/>
      </w:r>
      <w:r w:rsidR="00E17325" w:rsidRPr="00871F80">
        <w:rPr>
          <w:noProof/>
        </w:rPr>
        <w:t>(Marshall et al., 2022)</w:t>
      </w:r>
      <w:r w:rsidR="00E17325" w:rsidRPr="00871F80">
        <w:fldChar w:fldCharType="end"/>
      </w:r>
      <w:r w:rsidR="00E17325" w:rsidRPr="00871F80">
        <w:t xml:space="preserve">. </w:t>
      </w:r>
      <w:r w:rsidR="00E045E9" w:rsidRPr="00871F80">
        <w:t>Moreover</w:t>
      </w:r>
      <w:r w:rsidR="00626BDF" w:rsidRPr="00871F80">
        <w:t xml:space="preserve">, primers </w:t>
      </w:r>
      <w:r w:rsidR="00E045E9" w:rsidRPr="00871F80">
        <w:t xml:space="preserve">can </w:t>
      </w:r>
      <w:proofErr w:type="gramStart"/>
      <w:r w:rsidR="00E045E9" w:rsidRPr="00871F80">
        <w:t>be tailored</w:t>
      </w:r>
      <w:proofErr w:type="gramEnd"/>
      <w:r w:rsidR="00E045E9" w:rsidRPr="00871F80">
        <w:t xml:space="preserve"> </w:t>
      </w:r>
      <w:r w:rsidR="00626BDF" w:rsidRPr="00871F80">
        <w:t xml:space="preserve">to target repetitive </w:t>
      </w:r>
      <w:r w:rsidR="00E045E9" w:rsidRPr="00871F80">
        <w:t xml:space="preserve">sequences </w:t>
      </w:r>
      <w:r w:rsidR="00626BDF" w:rsidRPr="00871F80">
        <w:t xml:space="preserve">conserved across related species or </w:t>
      </w:r>
      <w:r w:rsidR="00E416B1" w:rsidRPr="00871F80">
        <w:t xml:space="preserve">broader </w:t>
      </w:r>
      <w:r w:rsidR="00626BDF" w:rsidRPr="00871F80">
        <w:t xml:space="preserve">taxonomic </w:t>
      </w:r>
      <w:r w:rsidR="00E416B1" w:rsidRPr="00871F80">
        <w:t>groups</w:t>
      </w:r>
      <w:r w:rsidR="00626BDF" w:rsidRPr="00871F80">
        <w:t xml:space="preserve">. This </w:t>
      </w:r>
      <w:r w:rsidR="00E416B1" w:rsidRPr="00871F80">
        <w:t xml:space="preserve">approach allows for </w:t>
      </w:r>
      <w:r w:rsidR="00626BDF" w:rsidRPr="00871F80">
        <w:t>detection of multiple species through clade-specific assays</w:t>
      </w:r>
      <w:r w:rsidR="00E416B1" w:rsidRPr="00871F80">
        <w:t xml:space="preserve"> with the</w:t>
      </w:r>
      <w:r w:rsidR="00626BDF" w:rsidRPr="00871F80">
        <w:t xml:space="preserve"> benefit of broadening taxonomic surveillance coverage whil</w:t>
      </w:r>
      <w:r w:rsidR="00E416B1" w:rsidRPr="00871F80">
        <w:t>e</w:t>
      </w:r>
      <w:r w:rsidR="00626BDF" w:rsidRPr="00871F80">
        <w:t xml:space="preserve"> still maintaining </w:t>
      </w:r>
      <w:r w:rsidR="00E416B1" w:rsidRPr="00871F80">
        <w:t>high</w:t>
      </w:r>
      <w:r w:rsidR="00626BDF" w:rsidRPr="00871F80">
        <w:t xml:space="preserve"> sensitivity</w:t>
      </w:r>
      <w:r w:rsidR="00E416B1" w:rsidRPr="00871F80">
        <w:t xml:space="preserve"> through</w:t>
      </w:r>
      <w:r w:rsidR="00626BDF" w:rsidRPr="00871F80">
        <w:t xml:space="preserve"> high-copy </w:t>
      </w:r>
      <w:r w:rsidR="00F90CCD" w:rsidRPr="00871F80">
        <w:t>targeting.</w:t>
      </w:r>
      <w:r w:rsidR="00220F06" w:rsidRPr="00871F80">
        <w:t xml:space="preserve"> This approach</w:t>
      </w:r>
      <w:r w:rsidR="00F90CCD" w:rsidRPr="00871F80">
        <w:t xml:space="preserve"> could</w:t>
      </w:r>
      <w:r w:rsidR="00220F06" w:rsidRPr="00871F80">
        <w:t xml:space="preserve"> </w:t>
      </w:r>
      <w:r w:rsidR="00F90CCD" w:rsidRPr="00871F80">
        <w:t>prove</w:t>
      </w:r>
      <w:r w:rsidR="00220F06" w:rsidRPr="00871F80">
        <w:t xml:space="preserve"> highly </w:t>
      </w:r>
      <w:r w:rsidR="001C3E3B" w:rsidRPr="00871F80">
        <w:t>effective</w:t>
      </w:r>
      <w:r w:rsidR="00220F06" w:rsidRPr="00871F80">
        <w:t xml:space="preserve"> for seaweed aquaculture biomonitoring where </w:t>
      </w:r>
      <w:r w:rsidR="001C3E3B" w:rsidRPr="00871F80">
        <w:t xml:space="preserve">multiple </w:t>
      </w:r>
      <w:r w:rsidR="00220F06" w:rsidRPr="00871F80">
        <w:t xml:space="preserve">fouling taxa </w:t>
      </w:r>
      <w:r w:rsidR="001C3E3B" w:rsidRPr="00871F80">
        <w:t>can</w:t>
      </w:r>
      <w:r w:rsidR="00220F06" w:rsidRPr="00871F80">
        <w:t xml:space="preserve"> occur</w:t>
      </w:r>
      <w:r w:rsidR="001C3E3B" w:rsidRPr="00871F80">
        <w:t xml:space="preserve"> i</w:t>
      </w:r>
      <w:r w:rsidR="00220F06" w:rsidRPr="00871F80">
        <w:t>n combination</w:t>
      </w:r>
      <w:r w:rsidR="00F90CCD" w:rsidRPr="00871F80">
        <w:t xml:space="preserve"> by enhancing early warning capabilities and management responses.</w:t>
      </w:r>
    </w:p>
    <w:p w14:paraId="67ABAF9D" w14:textId="4E8A4833" w:rsidR="009C4E2A" w:rsidRPr="00871F80" w:rsidRDefault="002567E8" w:rsidP="00817395">
      <w:r w:rsidRPr="00871F80">
        <w:t>Integrated analysis of molecular data alongside physical observations</w:t>
      </w:r>
      <w:r w:rsidR="00577858" w:rsidRPr="00871F80">
        <w:t xml:space="preserve"> enables investigation into the temporal lags between meroplanktonic larvae within the water column and their </w:t>
      </w:r>
      <w:r w:rsidR="00577858" w:rsidRPr="00871F80">
        <w:lastRenderedPageBreak/>
        <w:t>subsequent physical settlement upon the seaweed substrate</w:t>
      </w:r>
      <w:r w:rsidR="009D58AD" w:rsidRPr="00871F80">
        <w:t xml:space="preserve">. While </w:t>
      </w:r>
      <w:r w:rsidR="00577858" w:rsidRPr="00871F80">
        <w:t xml:space="preserve">metabarcoding has proven effective in community composition studies, its </w:t>
      </w:r>
      <w:r w:rsidR="009D58AD" w:rsidRPr="00871F80">
        <w:t>potential as</w:t>
      </w:r>
      <w:r w:rsidR="00577858" w:rsidRPr="00871F80">
        <w:t xml:space="preserve"> a tool for early detection </w:t>
      </w:r>
      <w:r w:rsidR="008E5A6D" w:rsidRPr="00871F80">
        <w:t>is</w:t>
      </w:r>
      <w:r w:rsidR="009D58AD" w:rsidRPr="00871F80">
        <w:t xml:space="preserve"> increasingly evident as it offers broad taxonomic resolution and ability to detect often overlooked or cryptic species. However, with metabarcoding, challenges remain in </w:t>
      </w:r>
      <w:r w:rsidR="008E5A6D" w:rsidRPr="00871F80">
        <w:t xml:space="preserve">detection </w:t>
      </w:r>
      <w:r w:rsidR="009D58AD" w:rsidRPr="00871F80">
        <w:t>inconsistencies, particularly in</w:t>
      </w:r>
      <w:r w:rsidR="008E5A6D" w:rsidRPr="00871F80">
        <w:t xml:space="preserve"> low abundance species</w:t>
      </w:r>
      <w:r w:rsidR="009D58AD" w:rsidRPr="00871F80">
        <w:t xml:space="preserve"> due to amplification biases caused by primer selectivity </w:t>
      </w:r>
      <w:r w:rsidR="008E5A6D" w:rsidRPr="00871F80">
        <w:t xml:space="preserve"> </w:t>
      </w:r>
      <w:r w:rsidR="008E5A6D" w:rsidRPr="00871F80">
        <w:fldChar w:fldCharType="begin"/>
      </w:r>
      <w:r w:rsidR="008E5A6D" w:rsidRPr="00871F80">
        <w:instrText xml:space="preserve"> ADDIN EN.CITE &lt;EndNote&gt;&lt;Cite&gt;&lt;Author&gt;Algueró</w:instrText>
      </w:r>
      <w:r w:rsidR="008E5A6D" w:rsidRPr="00871F80">
        <w:rPr>
          <w:rFonts w:ascii="Cambria Math" w:hAnsi="Cambria Math" w:cs="Cambria Math"/>
        </w:rPr>
        <w:instrText>‐</w:instrText>
      </w:r>
      <w:r w:rsidR="008E5A6D" w:rsidRPr="00871F80">
        <w:instrText>Mu</w:instrText>
      </w:r>
      <w:r w:rsidR="008E5A6D" w:rsidRPr="00871F80">
        <w:rPr>
          <w:rFonts w:ascii="Aptos" w:hAnsi="Aptos" w:cs="Aptos"/>
        </w:rPr>
        <w:instrText>ñ</w:instrText>
      </w:r>
      <w:r w:rsidR="008E5A6D" w:rsidRPr="00871F80">
        <w:instrText>iz&lt;/Author&gt;&lt;Year&gt;2024&lt;/Year&gt;&lt;RecNum&gt;24&lt;/RecNum&gt;&lt;DisplayText&gt;(Alguer</w:instrText>
      </w:r>
      <w:r w:rsidR="008E5A6D" w:rsidRPr="00871F80">
        <w:rPr>
          <w:rFonts w:ascii="Aptos" w:hAnsi="Aptos" w:cs="Aptos"/>
        </w:rPr>
        <w:instrText>ó</w:instrText>
      </w:r>
      <w:r w:rsidR="008E5A6D" w:rsidRPr="00871F80">
        <w:rPr>
          <w:rFonts w:ascii="Cambria Math" w:hAnsi="Cambria Math" w:cs="Cambria Math"/>
        </w:rPr>
        <w:instrText>‐</w:instrText>
      </w:r>
      <w:r w:rsidR="008E5A6D" w:rsidRPr="00871F80">
        <w:instrText>Mu</w:instrText>
      </w:r>
      <w:r w:rsidR="008E5A6D" w:rsidRPr="00871F80">
        <w:rPr>
          <w:rFonts w:ascii="Aptos" w:hAnsi="Aptos" w:cs="Aptos"/>
        </w:rPr>
        <w:instrText>ñ</w:instrText>
      </w:r>
      <w:r w:rsidR="008E5A6D" w:rsidRPr="00871F80">
        <w:instrText>iz et al., 2024)&lt;/DisplayText&gt;&lt;record&gt;&lt;rec-number&gt;24&lt;/rec-number&gt;&lt;foreign-keys&gt;&lt;key app="EN" db-id="sx0sxtzakvvzdwexr2k5a5s6fr2dv9dsvdf0" timestamp="1734610180" guid="42fb85d1-468b-401c-9e10-e8357ea5957c"&gt;24&lt;/key&gt;&lt;/foreign-keys&gt;&lt;ref-type name="Journal Article"&gt;17&lt;/ref-type&gt;&lt;contributors&gt;&lt;authors&gt;&lt;author&gt;Alguer</w:instrText>
      </w:r>
      <w:r w:rsidR="008E5A6D" w:rsidRPr="00871F80">
        <w:rPr>
          <w:rFonts w:ascii="Aptos" w:hAnsi="Aptos" w:cs="Aptos"/>
        </w:rPr>
        <w:instrText>ó</w:instrText>
      </w:r>
      <w:r w:rsidR="008E5A6D" w:rsidRPr="00871F80">
        <w:rPr>
          <w:rFonts w:ascii="Cambria Math" w:hAnsi="Cambria Math" w:cs="Cambria Math"/>
        </w:rPr>
        <w:instrText>‐</w:instrText>
      </w:r>
      <w:r w:rsidR="008E5A6D" w:rsidRPr="00871F80">
        <w:instrText>Mu</w:instrText>
      </w:r>
      <w:r w:rsidR="008E5A6D" w:rsidRPr="00871F80">
        <w:rPr>
          <w:rFonts w:ascii="Aptos" w:hAnsi="Aptos" w:cs="Aptos"/>
        </w:rPr>
        <w:instrText>ñ</w:instrText>
      </w:r>
      <w:r w:rsidR="008E5A6D" w:rsidRPr="00871F80">
        <w:instrText>iz, Mar</w:instrText>
      </w:r>
      <w:r w:rsidR="008E5A6D" w:rsidRPr="00871F80">
        <w:rPr>
          <w:rFonts w:ascii="Aptos" w:hAnsi="Aptos" w:cs="Aptos"/>
        </w:rPr>
        <w:instrText>í</w:instrText>
      </w:r>
      <w:r w:rsidR="008E5A6D" w:rsidRPr="00871F80">
        <w:instrText>a&lt;/author&gt;&lt;author&gt;Spatharis, Sofie&lt;/author&gt;&lt;author&gt;Dwyer, Toni&lt;/author&gt;&lt;author&gt;de Noia, Michele&lt;/author&gt;&lt;author&gt;Cheaib, Bachar&lt;/author&gt;&lt;author&gt;Liu, Yee Wan&lt;/author&gt;&lt;author&gt;Robertson, Brendan A&lt;/author&gt;&lt;author&gt;Johnstone, Calum&lt;/author&gt;&lt;author&gt;Welsh, Jennifer&lt;/author&gt;&lt;author&gt;Macphee, Annabell&lt;/author&gt;&lt;author&gt;Mazurkiewicz, Marta&lt;/author&gt;&lt;author&gt;Bickerdike, Ralph&lt;/author&gt;&lt;author&gt;Migaud, Hervé&lt;/author&gt;&lt;author&gt;McGhee, Clara&lt;/author&gt;&lt;author&gt;Præbel, Kim&lt;/author&gt;&lt;author&gt;Llewellyn, Martin&lt;/author&gt;&lt;/authors&gt;&lt;/contributors&gt;&lt;titles&gt;&lt;title&gt;High</w:instrText>
      </w:r>
      <w:r w:rsidR="008E5A6D" w:rsidRPr="00871F80">
        <w:rPr>
          <w:rFonts w:ascii="Cambria Math" w:hAnsi="Cambria Math" w:cs="Cambria Math"/>
        </w:rPr>
        <w:instrText>‐</w:instrText>
      </w:r>
      <w:r w:rsidR="008E5A6D" w:rsidRPr="00871F80">
        <w:instrText>Resolution Longitudinal eDNA Metabarcoding and Morphological Tracking of Planktonic Threats to Salmon Aquaculture&lt;/title&gt;&lt;secondary-title&gt;Environmental DNA&lt;/secondary-title&gt;&lt;/titles&gt;&lt;periodical&gt;&lt;full-title&gt;Environmental DNA&lt;/full-title&gt;&lt;/periodical&gt;&lt;volume&gt;6&lt;/volume&gt;&lt;number&gt;5&lt;/number&gt;&lt;dates&gt;&lt;year&gt;2024&lt;/year&gt;&lt;/dates&gt;&lt;isbn&gt;2637-4943&amp;#xD;2637-4943&lt;/isbn&gt;&lt;urls&gt;&lt;/urls&gt;&lt;electronic-resource-num&gt;10.1002/edn3.70005&lt;/electronic-resource-num&gt;&lt;/record&gt;&lt;/Cite&gt;&lt;/EndNote&gt;</w:instrText>
      </w:r>
      <w:r w:rsidR="008E5A6D" w:rsidRPr="00871F80">
        <w:fldChar w:fldCharType="separate"/>
      </w:r>
      <w:r w:rsidR="008E5A6D" w:rsidRPr="00871F80">
        <w:rPr>
          <w:noProof/>
        </w:rPr>
        <w:t>(Algueró</w:t>
      </w:r>
      <w:r w:rsidR="008E5A6D" w:rsidRPr="00871F80">
        <w:rPr>
          <w:rFonts w:ascii="Cambria Math" w:hAnsi="Cambria Math" w:cs="Cambria Math"/>
          <w:noProof/>
        </w:rPr>
        <w:t>‐</w:t>
      </w:r>
      <w:r w:rsidR="008E5A6D" w:rsidRPr="00871F80">
        <w:rPr>
          <w:noProof/>
        </w:rPr>
        <w:t>Mu</w:t>
      </w:r>
      <w:r w:rsidR="008E5A6D" w:rsidRPr="00871F80">
        <w:rPr>
          <w:rFonts w:ascii="Aptos" w:hAnsi="Aptos" w:cs="Aptos"/>
          <w:noProof/>
        </w:rPr>
        <w:t>ñ</w:t>
      </w:r>
      <w:r w:rsidR="008E5A6D" w:rsidRPr="00871F80">
        <w:rPr>
          <w:noProof/>
        </w:rPr>
        <w:t>iz et al., 2024)</w:t>
      </w:r>
      <w:r w:rsidR="008E5A6D" w:rsidRPr="00871F80">
        <w:fldChar w:fldCharType="end"/>
      </w:r>
      <w:r w:rsidR="008E5A6D" w:rsidRPr="00871F80">
        <w:t>. By aligning molecular reads with visual observations such as planktonic counts and blade colony assessments</w:t>
      </w:r>
      <w:r w:rsidR="009D58AD" w:rsidRPr="00871F80">
        <w:t>,</w:t>
      </w:r>
      <w:r w:rsidR="008E5A6D" w:rsidRPr="00871F80">
        <w:t xml:space="preserve"> it</w:t>
      </w:r>
      <w:r w:rsidR="00EA7E4B" w:rsidRPr="00871F80">
        <w:t xml:space="preserve"> becomes</w:t>
      </w:r>
      <w:r w:rsidR="008E5A6D" w:rsidRPr="00871F80">
        <w:t xml:space="preserve"> possible to</w:t>
      </w:r>
      <w:r w:rsidR="00EA7E4B" w:rsidRPr="00871F80">
        <w:t xml:space="preserve"> </w:t>
      </w:r>
      <w:r w:rsidR="009D58AD" w:rsidRPr="00871F80">
        <w:t>generate a more holistic understanding of biofouling dynamics. Collectively, this can improve the accuracy and reliability in using molecular read da</w:t>
      </w:r>
      <w:r w:rsidR="008E5A6D" w:rsidRPr="00871F80">
        <w:t>ta</w:t>
      </w:r>
      <w:r w:rsidR="00EA7E4B" w:rsidRPr="00871F80">
        <w:t xml:space="preserve"> </w:t>
      </w:r>
      <w:r w:rsidR="008E5A6D" w:rsidRPr="00871F80">
        <w:t>with</w:t>
      </w:r>
      <w:r w:rsidR="00EA7E4B" w:rsidRPr="00871F80">
        <w:t>in biofouling</w:t>
      </w:r>
      <w:r w:rsidR="008E5A6D" w:rsidRPr="00871F80">
        <w:t xml:space="preserve"> monit</w:t>
      </w:r>
      <w:r w:rsidR="00EA7E4B" w:rsidRPr="00871F80">
        <w:t xml:space="preserve">oring </w:t>
      </w:r>
      <w:r w:rsidR="008E5A6D" w:rsidRPr="00871F80">
        <w:t>framewo</w:t>
      </w:r>
      <w:r w:rsidR="00EA7E4B" w:rsidRPr="00871F80">
        <w:t>rks.</w:t>
      </w:r>
    </w:p>
    <w:p w14:paraId="379EAA85" w14:textId="5D008D73" w:rsidR="000F4700" w:rsidRPr="00871F80" w:rsidRDefault="00EA7E4B" w:rsidP="00817395">
      <w:r w:rsidRPr="00871F80">
        <w:t xml:space="preserve">The current study aims to advance biofouling detection capabilities through </w:t>
      </w:r>
      <w:r w:rsidR="002E132F" w:rsidRPr="00871F80">
        <w:t xml:space="preserve">the </w:t>
      </w:r>
      <w:r w:rsidRPr="00871F80">
        <w:t xml:space="preserve">development of species-specific molecular markers which target high-copy repetitive genomic regions. Tailored primers with enhanced sensitivity </w:t>
      </w:r>
      <w:r w:rsidR="002E132F" w:rsidRPr="00871F80">
        <w:t xml:space="preserve">will </w:t>
      </w:r>
      <w:proofErr w:type="gramStart"/>
      <w:r w:rsidR="002E132F" w:rsidRPr="00871F80">
        <w:t>be applied</w:t>
      </w:r>
      <w:proofErr w:type="gramEnd"/>
      <w:r w:rsidR="002E132F" w:rsidRPr="00871F80">
        <w:t xml:space="preserve"> to</w:t>
      </w:r>
      <w:r w:rsidRPr="00871F80">
        <w:t xml:space="preserve"> eDNA samples from seaweed </w:t>
      </w:r>
      <w:r w:rsidR="002E132F" w:rsidRPr="00871F80">
        <w:t>farms</w:t>
      </w:r>
      <w:r w:rsidRPr="00871F80">
        <w:t xml:space="preserve"> </w:t>
      </w:r>
      <w:r w:rsidR="002E132F" w:rsidRPr="00871F80">
        <w:t xml:space="preserve">located </w:t>
      </w:r>
      <w:r w:rsidRPr="00871F80">
        <w:t xml:space="preserve">throughout the </w:t>
      </w:r>
      <w:r w:rsidR="002E132F" w:rsidRPr="00871F80">
        <w:t>N</w:t>
      </w:r>
      <w:r w:rsidRPr="00871F80">
        <w:t>orth</w:t>
      </w:r>
      <w:r w:rsidR="002E132F" w:rsidRPr="00871F80">
        <w:t>-E</w:t>
      </w:r>
      <w:r w:rsidRPr="00871F80">
        <w:t xml:space="preserve">ast </w:t>
      </w:r>
      <w:r w:rsidR="002E132F" w:rsidRPr="00871F80">
        <w:t>A</w:t>
      </w:r>
      <w:r w:rsidRPr="00871F80">
        <w:t>tlant</w:t>
      </w:r>
      <w:r w:rsidR="002E132F" w:rsidRPr="00871F80">
        <w:t>i</w:t>
      </w:r>
      <w:r w:rsidRPr="00871F80">
        <w:t xml:space="preserve">c </w:t>
      </w:r>
      <w:r w:rsidR="002E132F" w:rsidRPr="00871F80">
        <w:t xml:space="preserve">to </w:t>
      </w:r>
      <w:r w:rsidRPr="00871F80">
        <w:t>asse</w:t>
      </w:r>
      <w:r w:rsidR="002E132F" w:rsidRPr="00871F80">
        <w:t>ss</w:t>
      </w:r>
      <w:r w:rsidRPr="00871F80">
        <w:t xml:space="preserve"> species distrib</w:t>
      </w:r>
      <w:r w:rsidR="002E132F" w:rsidRPr="00871F80">
        <w:t>utio</w:t>
      </w:r>
      <w:r w:rsidRPr="00871F80">
        <w:t xml:space="preserve">n, seasonal </w:t>
      </w:r>
      <w:proofErr w:type="gramStart"/>
      <w:r w:rsidR="002E132F" w:rsidRPr="00871F80">
        <w:t>abundance</w:t>
      </w:r>
      <w:proofErr w:type="gramEnd"/>
      <w:r w:rsidRPr="00871F80">
        <w:t xml:space="preserve"> and</w:t>
      </w:r>
      <w:r w:rsidR="002E132F" w:rsidRPr="00871F80">
        <w:t xml:space="preserve"> key</w:t>
      </w:r>
      <w:r w:rsidRPr="00871F80">
        <w:t xml:space="preserve"> ecological drivers.</w:t>
      </w:r>
      <w:r w:rsidR="002E132F" w:rsidRPr="00871F80">
        <w:t xml:space="preserve"> When i</w:t>
      </w:r>
      <w:r w:rsidRPr="00871F80">
        <w:t xml:space="preserve">ntegrated with physical </w:t>
      </w:r>
      <w:r w:rsidR="002E132F" w:rsidRPr="00871F80">
        <w:t>observations</w:t>
      </w:r>
      <w:r w:rsidRPr="00871F80">
        <w:t xml:space="preserve">, </w:t>
      </w:r>
      <w:r w:rsidR="002E132F" w:rsidRPr="00871F80">
        <w:t xml:space="preserve">this approach will enable the development of </w:t>
      </w:r>
      <w:r w:rsidRPr="00871F80">
        <w:t xml:space="preserve">a robust understanding of </w:t>
      </w:r>
      <w:r w:rsidR="002E132F" w:rsidRPr="00871F80">
        <w:t>early-stage</w:t>
      </w:r>
      <w:r w:rsidRPr="00871F80">
        <w:t xml:space="preserve"> biofoulin</w:t>
      </w:r>
      <w:r w:rsidR="002E132F" w:rsidRPr="00871F80">
        <w:t xml:space="preserve">g dynamics. The resultant insights will contribute to building a scalable diagnostic tool to inform a predictive biofouling model capable of supporting </w:t>
      </w:r>
      <w:proofErr w:type="gramStart"/>
      <w:r w:rsidR="002E132F" w:rsidRPr="00871F80">
        <w:t>proactive</w:t>
      </w:r>
      <w:proofErr w:type="gramEnd"/>
      <w:r w:rsidR="002E132F" w:rsidRPr="00871F80">
        <w:t xml:space="preserve"> farm management and long-term sustainability of bio-economies. </w:t>
      </w:r>
    </w:p>
    <w:p w14:paraId="6E816666" w14:textId="228FF6FD" w:rsidR="00181233" w:rsidRPr="00871F80" w:rsidRDefault="007D272B" w:rsidP="00817395">
      <w:pPr>
        <w:rPr>
          <w:b/>
          <w:bCs/>
          <w:sz w:val="24"/>
          <w:szCs w:val="24"/>
        </w:rPr>
      </w:pPr>
      <w:r w:rsidRPr="00871F80">
        <w:rPr>
          <w:b/>
          <w:bCs/>
          <w:sz w:val="24"/>
          <w:szCs w:val="24"/>
        </w:rPr>
        <w:t>Methods</w:t>
      </w:r>
    </w:p>
    <w:p w14:paraId="4FCC1C63" w14:textId="22AB4164" w:rsidR="00F06CCB" w:rsidRPr="00871F80" w:rsidRDefault="007043A7" w:rsidP="00817395">
      <w:pPr>
        <w:rPr>
          <w:i/>
          <w:iCs/>
        </w:rPr>
      </w:pPr>
      <w:r w:rsidRPr="00871F80">
        <w:rPr>
          <w:i/>
          <w:iCs/>
        </w:rPr>
        <w:t>Sampling Sites</w:t>
      </w:r>
    </w:p>
    <w:p w14:paraId="35365B73" w14:textId="5209C9FC" w:rsidR="007043A7" w:rsidRPr="00871F80" w:rsidRDefault="007043A7" w:rsidP="00817395">
      <w:r w:rsidRPr="00871F80">
        <w:t xml:space="preserve">Sampling was </w:t>
      </w:r>
      <w:proofErr w:type="gramStart"/>
      <w:r w:rsidRPr="00871F80">
        <w:t>carried out</w:t>
      </w:r>
      <w:proofErr w:type="gramEnd"/>
      <w:r w:rsidRPr="00871F80">
        <w:t xml:space="preserve"> at 11 seaweed farms located across Scot</w:t>
      </w:r>
      <w:r w:rsidR="00372A1C" w:rsidRPr="00871F80">
        <w:t>l</w:t>
      </w:r>
      <w:r w:rsidRPr="00871F80">
        <w:t xml:space="preserve">and, England, </w:t>
      </w:r>
      <w:proofErr w:type="gramStart"/>
      <w:r w:rsidRPr="00871F80">
        <w:t>Sweden</w:t>
      </w:r>
      <w:proofErr w:type="gramEnd"/>
      <w:r w:rsidRPr="00871F80">
        <w:t xml:space="preserve"> and Norway. Between 4 and 5 sampling stations </w:t>
      </w:r>
      <w:proofErr w:type="gramStart"/>
      <w:r w:rsidR="00024FF5">
        <w:t>were</w:t>
      </w:r>
      <w:r w:rsidRPr="00871F80">
        <w:t xml:space="preserve"> designated</w:t>
      </w:r>
      <w:proofErr w:type="gramEnd"/>
      <w:r w:rsidRPr="00871F80">
        <w:t xml:space="preserve"> at each farm where eDNA, phytoplankton, zooplankton, </w:t>
      </w:r>
      <w:proofErr w:type="gramStart"/>
      <w:r w:rsidRPr="00871F80">
        <w:t>nutrients</w:t>
      </w:r>
      <w:proofErr w:type="gramEnd"/>
      <w:r w:rsidRPr="00871F80">
        <w:t xml:space="preserve"> and chlorophyll-a </w:t>
      </w:r>
      <w:proofErr w:type="gramStart"/>
      <w:r w:rsidRPr="00871F80">
        <w:t>were collected</w:t>
      </w:r>
      <w:proofErr w:type="gramEnd"/>
      <w:r w:rsidRPr="00871F80">
        <w:t xml:space="preserve"> on a monthly (</w:t>
      </w:r>
      <w:r w:rsidR="002549C1" w:rsidRPr="00871F80">
        <w:t>November to February) and bimonthly (March to August) schedule.</w:t>
      </w:r>
      <w:r w:rsidR="00DA6C9E" w:rsidRPr="00871F80">
        <w:t xml:space="preserve"> Bimonthly sampling </w:t>
      </w:r>
      <w:proofErr w:type="gramStart"/>
      <w:r w:rsidR="00DA6C9E" w:rsidRPr="00871F80">
        <w:t>was implemented</w:t>
      </w:r>
      <w:proofErr w:type="gramEnd"/>
      <w:r w:rsidR="00DA6C9E" w:rsidRPr="00871F80">
        <w:t xml:space="preserve"> to improve data granularity during peak biofouling activity</w:t>
      </w:r>
      <w:proofErr w:type="gramStart"/>
      <w:r w:rsidR="00766000" w:rsidRPr="00871F80">
        <w:t xml:space="preserve">. </w:t>
      </w:r>
      <w:r w:rsidR="00DA6C9E" w:rsidRPr="00871F80">
        <w:t xml:space="preserve"> </w:t>
      </w:r>
      <w:proofErr w:type="gramEnd"/>
      <w:r w:rsidR="002549C1" w:rsidRPr="00871F80">
        <w:t xml:space="preserve"> </w:t>
      </w:r>
    </w:p>
    <w:p w14:paraId="2EFB9E36" w14:textId="7E398E93" w:rsidR="00372A1C" w:rsidRPr="00871F80" w:rsidRDefault="00372A1C" w:rsidP="00817395">
      <w:pPr>
        <w:rPr>
          <w:sz w:val="18"/>
          <w:szCs w:val="18"/>
        </w:rPr>
      </w:pPr>
      <w:r w:rsidRPr="00871F80">
        <w:rPr>
          <w:b/>
          <w:bCs/>
          <w:sz w:val="18"/>
          <w:szCs w:val="18"/>
        </w:rPr>
        <w:t>Table 1</w:t>
      </w:r>
      <w:r w:rsidRPr="00871F80">
        <w:rPr>
          <w:sz w:val="18"/>
          <w:szCs w:val="18"/>
        </w:rPr>
        <w:t>. North-East Atlantic Seaweed farm locations</w:t>
      </w:r>
    </w:p>
    <w:tbl>
      <w:tblPr>
        <w:tblStyle w:val="PlainTable1"/>
        <w:tblW w:w="0" w:type="auto"/>
        <w:tblLook w:val="04A0" w:firstRow="1" w:lastRow="0" w:firstColumn="1" w:lastColumn="0" w:noHBand="0" w:noVBand="1"/>
      </w:tblPr>
      <w:tblGrid>
        <w:gridCol w:w="4957"/>
        <w:gridCol w:w="4059"/>
      </w:tblGrid>
      <w:tr w:rsidR="00871F80" w:rsidRPr="00871F80" w14:paraId="6BC535B6" w14:textId="77777777" w:rsidTr="008F43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189FEEE4" w14:textId="0EB6FB61" w:rsidR="002549C1" w:rsidRPr="00871F80" w:rsidRDefault="002549C1" w:rsidP="00817395">
            <w:r w:rsidRPr="00871F80">
              <w:t>Farm Name</w:t>
            </w:r>
          </w:p>
        </w:tc>
        <w:tc>
          <w:tcPr>
            <w:tcW w:w="4059" w:type="dxa"/>
          </w:tcPr>
          <w:p w14:paraId="4A9C5DBF" w14:textId="7F3E9505" w:rsidR="002549C1" w:rsidRPr="00871F80" w:rsidRDefault="002549C1" w:rsidP="00817395">
            <w:pPr>
              <w:cnfStyle w:val="100000000000" w:firstRow="1" w:lastRow="0" w:firstColumn="0" w:lastColumn="0" w:oddVBand="0" w:evenVBand="0" w:oddHBand="0" w:evenHBand="0" w:firstRowFirstColumn="0" w:firstRowLastColumn="0" w:lastRowFirstColumn="0" w:lastRowLastColumn="0"/>
            </w:pPr>
            <w:r w:rsidRPr="00871F80">
              <w:t>Location</w:t>
            </w:r>
          </w:p>
        </w:tc>
      </w:tr>
      <w:tr w:rsidR="00871F80" w:rsidRPr="00871F80" w14:paraId="33CD64BE" w14:textId="77777777" w:rsidTr="008F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07AA7258" w14:textId="4B98E13D" w:rsidR="002549C1" w:rsidRPr="00871F80" w:rsidRDefault="002549C1" w:rsidP="00817395">
            <w:pPr>
              <w:rPr>
                <w:b w:val="0"/>
                <w:bCs w:val="0"/>
              </w:rPr>
            </w:pPr>
            <w:r w:rsidRPr="00871F80">
              <w:rPr>
                <w:b w:val="0"/>
                <w:bCs w:val="0"/>
              </w:rPr>
              <w:t>The Kilchoan Estate</w:t>
            </w:r>
          </w:p>
        </w:tc>
        <w:tc>
          <w:tcPr>
            <w:tcW w:w="4059" w:type="dxa"/>
          </w:tcPr>
          <w:p w14:paraId="30F14AC0" w14:textId="4305B036" w:rsidR="002549C1" w:rsidRPr="00871F80" w:rsidRDefault="002549C1" w:rsidP="00817395">
            <w:pPr>
              <w:cnfStyle w:val="000000100000" w:firstRow="0" w:lastRow="0" w:firstColumn="0" w:lastColumn="0" w:oddVBand="0" w:evenVBand="0" w:oddHBand="1" w:evenHBand="0" w:firstRowFirstColumn="0" w:firstRowLastColumn="0" w:lastRowFirstColumn="0" w:lastRowLastColumn="0"/>
            </w:pPr>
            <w:r w:rsidRPr="00871F80">
              <w:t>Loch Melfort, Scotland</w:t>
            </w:r>
          </w:p>
        </w:tc>
      </w:tr>
      <w:tr w:rsidR="00871F80" w:rsidRPr="00871F80" w14:paraId="541F1D7C" w14:textId="77777777" w:rsidTr="008F431D">
        <w:tc>
          <w:tcPr>
            <w:cnfStyle w:val="001000000000" w:firstRow="0" w:lastRow="0" w:firstColumn="1" w:lastColumn="0" w:oddVBand="0" w:evenVBand="0" w:oddHBand="0" w:evenHBand="0" w:firstRowFirstColumn="0" w:firstRowLastColumn="0" w:lastRowFirstColumn="0" w:lastRowLastColumn="0"/>
            <w:tcW w:w="4957" w:type="dxa"/>
          </w:tcPr>
          <w:p w14:paraId="699EA151" w14:textId="4C45D34B" w:rsidR="002549C1" w:rsidRPr="00871F80" w:rsidRDefault="002549C1" w:rsidP="00817395">
            <w:pPr>
              <w:rPr>
                <w:b w:val="0"/>
                <w:bCs w:val="0"/>
              </w:rPr>
            </w:pPr>
            <w:r w:rsidRPr="00871F80">
              <w:rPr>
                <w:b w:val="0"/>
                <w:bCs w:val="0"/>
              </w:rPr>
              <w:t>Atlantic mariculture</w:t>
            </w:r>
          </w:p>
        </w:tc>
        <w:tc>
          <w:tcPr>
            <w:tcW w:w="4059" w:type="dxa"/>
          </w:tcPr>
          <w:p w14:paraId="059F8788" w14:textId="2DC7CF9F" w:rsidR="002549C1" w:rsidRPr="00871F80" w:rsidRDefault="002549C1" w:rsidP="00817395">
            <w:pPr>
              <w:cnfStyle w:val="000000000000" w:firstRow="0" w:lastRow="0" w:firstColumn="0" w:lastColumn="0" w:oddVBand="0" w:evenVBand="0" w:oddHBand="0" w:evenHBand="0" w:firstRowFirstColumn="0" w:firstRowLastColumn="0" w:lastRowFirstColumn="0" w:lastRowLastColumn="0"/>
            </w:pPr>
            <w:r w:rsidRPr="00871F80">
              <w:t>Loch Sunart, Scotland</w:t>
            </w:r>
          </w:p>
        </w:tc>
      </w:tr>
      <w:tr w:rsidR="00871F80" w:rsidRPr="00871F80" w14:paraId="416D6487" w14:textId="77777777" w:rsidTr="008F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48BAF6E9" w14:textId="0953384F" w:rsidR="002549C1" w:rsidRPr="00871F80" w:rsidRDefault="00372A1C" w:rsidP="00817395">
            <w:pPr>
              <w:rPr>
                <w:b w:val="0"/>
                <w:bCs w:val="0"/>
              </w:rPr>
            </w:pPr>
            <w:r w:rsidRPr="00871F80">
              <w:rPr>
                <w:b w:val="0"/>
                <w:bCs w:val="0"/>
              </w:rPr>
              <w:t>Aird Fada</w:t>
            </w:r>
          </w:p>
        </w:tc>
        <w:tc>
          <w:tcPr>
            <w:tcW w:w="4059" w:type="dxa"/>
          </w:tcPr>
          <w:p w14:paraId="479F32D1" w14:textId="4BC5D490" w:rsidR="002549C1" w:rsidRPr="00871F80" w:rsidRDefault="002549C1" w:rsidP="00817395">
            <w:pPr>
              <w:cnfStyle w:val="000000100000" w:firstRow="0" w:lastRow="0" w:firstColumn="0" w:lastColumn="0" w:oddVBand="0" w:evenVBand="0" w:oddHBand="1" w:evenHBand="0" w:firstRowFirstColumn="0" w:firstRowLastColumn="0" w:lastRowFirstColumn="0" w:lastRowLastColumn="0"/>
            </w:pPr>
            <w:r w:rsidRPr="00871F80">
              <w:t>Isla of Mull, Scotland</w:t>
            </w:r>
          </w:p>
        </w:tc>
      </w:tr>
      <w:tr w:rsidR="00871F80" w:rsidRPr="00871F80" w14:paraId="7296C05F" w14:textId="77777777" w:rsidTr="008F431D">
        <w:tc>
          <w:tcPr>
            <w:cnfStyle w:val="001000000000" w:firstRow="0" w:lastRow="0" w:firstColumn="1" w:lastColumn="0" w:oddVBand="0" w:evenVBand="0" w:oddHBand="0" w:evenHBand="0" w:firstRowFirstColumn="0" w:firstRowLastColumn="0" w:lastRowFirstColumn="0" w:lastRowLastColumn="0"/>
            <w:tcW w:w="4957" w:type="dxa"/>
          </w:tcPr>
          <w:p w14:paraId="1CB65866" w14:textId="7F787179" w:rsidR="002549C1" w:rsidRPr="00871F80" w:rsidRDefault="002549C1" w:rsidP="00817395">
            <w:pPr>
              <w:rPr>
                <w:b w:val="0"/>
                <w:bCs w:val="0"/>
              </w:rPr>
            </w:pPr>
            <w:r w:rsidRPr="00871F80">
              <w:rPr>
                <w:b w:val="0"/>
                <w:bCs w:val="0"/>
              </w:rPr>
              <w:t>SAMS</w:t>
            </w:r>
          </w:p>
        </w:tc>
        <w:tc>
          <w:tcPr>
            <w:tcW w:w="4059" w:type="dxa"/>
          </w:tcPr>
          <w:p w14:paraId="1A6A143A" w14:textId="4AA63501" w:rsidR="002549C1" w:rsidRPr="00871F80" w:rsidRDefault="002549C1" w:rsidP="00817395">
            <w:pPr>
              <w:cnfStyle w:val="000000000000" w:firstRow="0" w:lastRow="0" w:firstColumn="0" w:lastColumn="0" w:oddVBand="0" w:evenVBand="0" w:oddHBand="0" w:evenHBand="0" w:firstRowFirstColumn="0" w:firstRowLastColumn="0" w:lastRowFirstColumn="0" w:lastRowLastColumn="0"/>
            </w:pPr>
            <w:r w:rsidRPr="00871F80">
              <w:t>Oban, Scotland</w:t>
            </w:r>
          </w:p>
        </w:tc>
      </w:tr>
      <w:tr w:rsidR="00871F80" w:rsidRPr="00871F80" w14:paraId="5AFB86D0" w14:textId="77777777" w:rsidTr="008F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1C5EEB68" w14:textId="654C3F8D" w:rsidR="002549C1" w:rsidRPr="00871F80" w:rsidRDefault="002549C1" w:rsidP="00817395">
            <w:pPr>
              <w:rPr>
                <w:b w:val="0"/>
                <w:bCs w:val="0"/>
              </w:rPr>
            </w:pPr>
            <w:r w:rsidRPr="00871F80">
              <w:rPr>
                <w:b w:val="0"/>
                <w:bCs w:val="0"/>
              </w:rPr>
              <w:t>Jurassic sea farms</w:t>
            </w:r>
          </w:p>
        </w:tc>
        <w:tc>
          <w:tcPr>
            <w:tcW w:w="4059" w:type="dxa"/>
          </w:tcPr>
          <w:p w14:paraId="0079C808" w14:textId="392EFC69" w:rsidR="002549C1" w:rsidRPr="00871F80" w:rsidRDefault="002549C1" w:rsidP="00817395">
            <w:pPr>
              <w:cnfStyle w:val="000000100000" w:firstRow="0" w:lastRow="0" w:firstColumn="0" w:lastColumn="0" w:oddVBand="0" w:evenVBand="0" w:oddHBand="1" w:evenHBand="0" w:firstRowFirstColumn="0" w:firstRowLastColumn="0" w:lastRowFirstColumn="0" w:lastRowLastColumn="0"/>
            </w:pPr>
            <w:r w:rsidRPr="00871F80">
              <w:t>Portland Harbour, England</w:t>
            </w:r>
          </w:p>
        </w:tc>
      </w:tr>
      <w:tr w:rsidR="00871F80" w:rsidRPr="00871F80" w14:paraId="30E3E3B6" w14:textId="77777777" w:rsidTr="008F431D">
        <w:tc>
          <w:tcPr>
            <w:cnfStyle w:val="001000000000" w:firstRow="0" w:lastRow="0" w:firstColumn="1" w:lastColumn="0" w:oddVBand="0" w:evenVBand="0" w:oddHBand="0" w:evenHBand="0" w:firstRowFirstColumn="0" w:firstRowLastColumn="0" w:lastRowFirstColumn="0" w:lastRowLastColumn="0"/>
            <w:tcW w:w="4957" w:type="dxa"/>
          </w:tcPr>
          <w:p w14:paraId="4E420F2A" w14:textId="4E260B6C" w:rsidR="002549C1" w:rsidRPr="00871F80" w:rsidRDefault="002549C1" w:rsidP="00817395">
            <w:pPr>
              <w:rPr>
                <w:b w:val="0"/>
                <w:bCs w:val="0"/>
              </w:rPr>
            </w:pPr>
            <w:r w:rsidRPr="00871F80">
              <w:rPr>
                <w:b w:val="0"/>
                <w:bCs w:val="0"/>
              </w:rPr>
              <w:t>Cornish Seaweed Company</w:t>
            </w:r>
            <w:r w:rsidR="008F431D" w:rsidRPr="00871F80">
              <w:rPr>
                <w:b w:val="0"/>
                <w:bCs w:val="0"/>
              </w:rPr>
              <w:t xml:space="preserve"> (x2)</w:t>
            </w:r>
          </w:p>
        </w:tc>
        <w:tc>
          <w:tcPr>
            <w:tcW w:w="4059" w:type="dxa"/>
          </w:tcPr>
          <w:p w14:paraId="574C9B05" w14:textId="707DEA41" w:rsidR="002549C1" w:rsidRPr="00871F80" w:rsidRDefault="002549C1" w:rsidP="00817395">
            <w:pPr>
              <w:cnfStyle w:val="000000000000" w:firstRow="0" w:lastRow="0" w:firstColumn="0" w:lastColumn="0" w:oddVBand="0" w:evenVBand="0" w:oddHBand="0" w:evenHBand="0" w:firstRowFirstColumn="0" w:firstRowLastColumn="0" w:lastRowFirstColumn="0" w:lastRowLastColumn="0"/>
            </w:pPr>
            <w:r w:rsidRPr="00871F80">
              <w:t>Porthallow Bay</w:t>
            </w:r>
            <w:r w:rsidR="00372A1C" w:rsidRPr="00871F80">
              <w:t xml:space="preserve"> and St. Austell, England</w:t>
            </w:r>
          </w:p>
        </w:tc>
      </w:tr>
      <w:tr w:rsidR="00871F80" w:rsidRPr="00871F80" w14:paraId="1F0878B7" w14:textId="77777777" w:rsidTr="008F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212F5980" w14:textId="7ED78EB0" w:rsidR="00372A1C" w:rsidRPr="00871F80" w:rsidRDefault="00372A1C" w:rsidP="00817395">
            <w:pPr>
              <w:rPr>
                <w:b w:val="0"/>
                <w:bCs w:val="0"/>
              </w:rPr>
            </w:pPr>
            <w:r w:rsidRPr="00871F80">
              <w:rPr>
                <w:b w:val="0"/>
                <w:bCs w:val="0"/>
              </w:rPr>
              <w:t>Algapelago</w:t>
            </w:r>
          </w:p>
        </w:tc>
        <w:tc>
          <w:tcPr>
            <w:tcW w:w="4059" w:type="dxa"/>
          </w:tcPr>
          <w:p w14:paraId="30895180" w14:textId="7AA3D834" w:rsidR="00372A1C" w:rsidRPr="00871F80" w:rsidRDefault="00372A1C" w:rsidP="00817395">
            <w:pPr>
              <w:cnfStyle w:val="000000100000" w:firstRow="0" w:lastRow="0" w:firstColumn="0" w:lastColumn="0" w:oddVBand="0" w:evenVBand="0" w:oddHBand="1" w:evenHBand="0" w:firstRowFirstColumn="0" w:firstRowLastColumn="0" w:lastRowFirstColumn="0" w:lastRowLastColumn="0"/>
            </w:pPr>
            <w:r w:rsidRPr="00871F80">
              <w:t>North Devon, England</w:t>
            </w:r>
          </w:p>
        </w:tc>
      </w:tr>
      <w:tr w:rsidR="00871F80" w:rsidRPr="00871F80" w14:paraId="7FD5F4B0" w14:textId="77777777" w:rsidTr="008F431D">
        <w:tc>
          <w:tcPr>
            <w:cnfStyle w:val="001000000000" w:firstRow="0" w:lastRow="0" w:firstColumn="1" w:lastColumn="0" w:oddVBand="0" w:evenVBand="0" w:oddHBand="0" w:evenHBand="0" w:firstRowFirstColumn="0" w:firstRowLastColumn="0" w:lastRowFirstColumn="0" w:lastRowLastColumn="0"/>
            <w:tcW w:w="4957" w:type="dxa"/>
          </w:tcPr>
          <w:p w14:paraId="0617F755" w14:textId="48A7D26F" w:rsidR="00372A1C" w:rsidRPr="00871F80" w:rsidRDefault="00372A1C" w:rsidP="00817395">
            <w:pPr>
              <w:rPr>
                <w:b w:val="0"/>
                <w:bCs w:val="0"/>
              </w:rPr>
            </w:pPr>
            <w:r w:rsidRPr="00871F80">
              <w:rPr>
                <w:b w:val="0"/>
                <w:bCs w:val="0"/>
              </w:rPr>
              <w:t>Koastal</w:t>
            </w:r>
          </w:p>
        </w:tc>
        <w:tc>
          <w:tcPr>
            <w:tcW w:w="4059" w:type="dxa"/>
          </w:tcPr>
          <w:p w14:paraId="60783D56" w14:textId="6940BAEC" w:rsidR="00372A1C" w:rsidRPr="00871F80" w:rsidRDefault="00372A1C" w:rsidP="00817395">
            <w:pPr>
              <w:cnfStyle w:val="000000000000" w:firstRow="0" w:lastRow="0" w:firstColumn="0" w:lastColumn="0" w:oddVBand="0" w:evenVBand="0" w:oddHBand="0" w:evenHBand="0" w:firstRowFirstColumn="0" w:firstRowLastColumn="0" w:lastRowFirstColumn="0" w:lastRowLastColumn="0"/>
            </w:pPr>
            <w:r w:rsidRPr="00871F80">
              <w:t>Gothenburg, Sweden</w:t>
            </w:r>
          </w:p>
        </w:tc>
      </w:tr>
      <w:tr w:rsidR="00871F80" w:rsidRPr="00871F80" w14:paraId="138E196C" w14:textId="77777777" w:rsidTr="008F431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4957" w:type="dxa"/>
          </w:tcPr>
          <w:p w14:paraId="4E190C15" w14:textId="18770FF7" w:rsidR="00372A1C" w:rsidRPr="00871F80" w:rsidRDefault="00372A1C" w:rsidP="00817395">
            <w:pPr>
              <w:rPr>
                <w:b w:val="0"/>
                <w:bCs w:val="0"/>
              </w:rPr>
            </w:pPr>
            <w:r w:rsidRPr="00871F80">
              <w:rPr>
                <w:b w:val="0"/>
                <w:bCs w:val="0"/>
              </w:rPr>
              <w:t>NTNU in collaboration w/Seaweed Solutions</w:t>
            </w:r>
            <w:r w:rsidR="008F431D" w:rsidRPr="00871F80">
              <w:rPr>
                <w:b w:val="0"/>
                <w:bCs w:val="0"/>
              </w:rPr>
              <w:t xml:space="preserve"> (x2)</w:t>
            </w:r>
          </w:p>
        </w:tc>
        <w:tc>
          <w:tcPr>
            <w:tcW w:w="4059" w:type="dxa"/>
          </w:tcPr>
          <w:p w14:paraId="31F15D1E" w14:textId="0F41BB49" w:rsidR="00372A1C" w:rsidRPr="00871F80" w:rsidRDefault="00372A1C" w:rsidP="00817395">
            <w:pPr>
              <w:cnfStyle w:val="000000100000" w:firstRow="0" w:lastRow="0" w:firstColumn="0" w:lastColumn="0" w:oddVBand="0" w:evenVBand="0" w:oddHBand="1" w:evenHBand="0" w:firstRowFirstColumn="0" w:firstRowLastColumn="0" w:lastRowFirstColumn="0" w:lastRowLastColumn="0"/>
            </w:pPr>
            <w:r w:rsidRPr="00871F80">
              <w:t>Frøya Island, Norway</w:t>
            </w:r>
          </w:p>
        </w:tc>
      </w:tr>
    </w:tbl>
    <w:p w14:paraId="2D505A04" w14:textId="77777777" w:rsidR="001C4F90" w:rsidRPr="00871F80" w:rsidRDefault="001C4F90" w:rsidP="00817395"/>
    <w:p w14:paraId="4C582FF5" w14:textId="450A0AE2" w:rsidR="00766000" w:rsidRPr="00871F80" w:rsidRDefault="00766000" w:rsidP="00817395">
      <w:pPr>
        <w:rPr>
          <w:i/>
          <w:iCs/>
        </w:rPr>
      </w:pPr>
      <w:r w:rsidRPr="00871F80">
        <w:rPr>
          <w:i/>
          <w:iCs/>
        </w:rPr>
        <w:t>Environmental DNA</w:t>
      </w:r>
    </w:p>
    <w:p w14:paraId="1BE52D75" w14:textId="5C96A11C" w:rsidR="00F06FEF" w:rsidRPr="00871F80" w:rsidRDefault="001D648D" w:rsidP="00817395">
      <w:r w:rsidRPr="00871F80">
        <w:t xml:space="preserve">Seawater </w:t>
      </w:r>
      <w:proofErr w:type="gramStart"/>
      <w:r w:rsidRPr="00871F80">
        <w:t>was collected</w:t>
      </w:r>
      <w:proofErr w:type="gramEnd"/>
      <w:r w:rsidRPr="00871F80">
        <w:t xml:space="preserve"> at seaweed farms using a </w:t>
      </w:r>
      <w:r w:rsidR="00607E56" w:rsidRPr="00871F80">
        <w:t>Bue</w:t>
      </w:r>
      <w:r w:rsidRPr="00871F80">
        <w:t xml:space="preserve">rkle Vampire Sampler from </w:t>
      </w:r>
      <w:proofErr w:type="gramStart"/>
      <w:r w:rsidRPr="00871F80">
        <w:t>5</w:t>
      </w:r>
      <w:proofErr w:type="gramEnd"/>
      <w:r w:rsidRPr="00871F80">
        <w:t xml:space="preserve"> stations located throughout </w:t>
      </w:r>
      <w:r w:rsidR="00607E56" w:rsidRPr="00871F80">
        <w:t>the cultivation area</w:t>
      </w:r>
      <w:r w:rsidRPr="00871F80">
        <w:t xml:space="preserve">. </w:t>
      </w:r>
      <w:proofErr w:type="gramStart"/>
      <w:r w:rsidR="00607E56" w:rsidRPr="00871F80">
        <w:t>1</w:t>
      </w:r>
      <w:proofErr w:type="gramEnd"/>
      <w:r w:rsidR="00607E56" w:rsidRPr="00871F80">
        <w:t xml:space="preserve"> litre of s</w:t>
      </w:r>
      <w:r w:rsidRPr="00871F80">
        <w:t xml:space="preserve">eawater from a depth of 1.5m </w:t>
      </w:r>
      <w:proofErr w:type="gramStart"/>
      <w:r w:rsidRPr="00871F80">
        <w:t>was passed</w:t>
      </w:r>
      <w:proofErr w:type="gramEnd"/>
      <w:r w:rsidRPr="00871F80">
        <w:t xml:space="preserve"> through a sterile </w:t>
      </w:r>
      <w:r w:rsidR="00607E56" w:rsidRPr="00871F80">
        <w:t>S</w:t>
      </w:r>
      <w:r w:rsidRPr="00871F80">
        <w:t>terivex</w:t>
      </w:r>
      <w:r w:rsidR="00607E56" w:rsidRPr="00871F80">
        <w:rPr>
          <w:vertAlign w:val="superscript"/>
        </w:rPr>
        <w:t>TM</w:t>
      </w:r>
      <w:r w:rsidRPr="00871F80">
        <w:t xml:space="preserve"> filter</w:t>
      </w:r>
      <w:r w:rsidR="00607E56" w:rsidRPr="00871F80">
        <w:t xml:space="preserve"> following flush through before and after each station</w:t>
      </w:r>
      <w:r w:rsidR="00F06FEF" w:rsidRPr="00871F80">
        <w:t xml:space="preserve"> to prevent cross-contamination. Filtrate </w:t>
      </w:r>
      <w:proofErr w:type="gramStart"/>
      <w:r w:rsidR="00F06FEF" w:rsidRPr="00871F80">
        <w:t>was discarded</w:t>
      </w:r>
      <w:proofErr w:type="gramEnd"/>
      <w:r w:rsidR="00F06FEF" w:rsidRPr="00871F80">
        <w:t xml:space="preserve"> and air passed through the filter to remove residual seawater which could interfere with subsequent processing. Filters </w:t>
      </w:r>
      <w:proofErr w:type="gramStart"/>
      <w:r w:rsidR="00F06FEF" w:rsidRPr="00871F80">
        <w:t>were stored</w:t>
      </w:r>
      <w:proofErr w:type="gramEnd"/>
      <w:r w:rsidR="00F06FEF" w:rsidRPr="00871F80">
        <w:t xml:space="preserve"> in labelled 50ml </w:t>
      </w:r>
      <w:r w:rsidR="00F06FEF" w:rsidRPr="00871F80">
        <w:lastRenderedPageBreak/>
        <w:t>centrifuge tubes preloaded with silica bead</w:t>
      </w:r>
      <w:r w:rsidR="00024FF5">
        <w:t>s</w:t>
      </w:r>
      <w:r w:rsidR="00F06FEF" w:rsidRPr="00871F80">
        <w:t xml:space="preserve"> to improve desiccation and immediately stored at -20</w:t>
      </w:r>
      <w:r w:rsidR="00F06FEF" w:rsidRPr="00871F80">
        <w:rPr>
          <w:vertAlign w:val="superscript"/>
        </w:rPr>
        <w:t>o</w:t>
      </w:r>
      <w:r w:rsidR="00F06FEF" w:rsidRPr="00871F80">
        <w:t>C</w:t>
      </w:r>
      <w:r w:rsidR="00A859FE" w:rsidRPr="00871F80">
        <w:t xml:space="preserve">. Filters </w:t>
      </w:r>
      <w:proofErr w:type="gramStart"/>
      <w:r w:rsidR="00A859FE" w:rsidRPr="00871F80">
        <w:t>were kept</w:t>
      </w:r>
      <w:proofErr w:type="gramEnd"/>
      <w:r w:rsidR="00A859FE" w:rsidRPr="00871F80">
        <w:t xml:space="preserve"> frozen until laboratory extraction could be performed</w:t>
      </w:r>
      <w:proofErr w:type="gramStart"/>
      <w:r w:rsidR="00A859FE" w:rsidRPr="00871F80">
        <w:t xml:space="preserve">.  </w:t>
      </w:r>
      <w:proofErr w:type="gramEnd"/>
    </w:p>
    <w:p w14:paraId="2B8FC83F" w14:textId="30226C58" w:rsidR="00D74C91" w:rsidRPr="00871F80" w:rsidRDefault="00A859FE" w:rsidP="00817395">
      <w:r w:rsidRPr="00871F80">
        <w:t xml:space="preserve">Filters </w:t>
      </w:r>
      <w:proofErr w:type="gramStart"/>
      <w:r w:rsidRPr="00871F80">
        <w:t>were thawed</w:t>
      </w:r>
      <w:proofErr w:type="gramEnd"/>
      <w:r w:rsidRPr="00871F80">
        <w:t xml:space="preserve"> overnight at 4</w:t>
      </w:r>
      <w:r w:rsidRPr="00871F80">
        <w:rPr>
          <w:vertAlign w:val="superscript"/>
        </w:rPr>
        <w:t>o</w:t>
      </w:r>
      <w:r w:rsidRPr="00871F80">
        <w:t>C</w:t>
      </w:r>
      <w:r w:rsidR="0046640F" w:rsidRPr="00871F80">
        <w:t xml:space="preserve"> before </w:t>
      </w:r>
      <w:r w:rsidR="00024FF5" w:rsidRPr="00024FF5">
        <w:t xml:space="preserve">the smaller outlet </w:t>
      </w:r>
      <w:proofErr w:type="gramStart"/>
      <w:r w:rsidR="00024FF5" w:rsidRPr="00024FF5">
        <w:t>was individually capped</w:t>
      </w:r>
      <w:proofErr w:type="gramEnd"/>
      <w:r w:rsidR="0046640F" w:rsidRPr="00871F80">
        <w:t>. 500μl of Buffer ATL and 50</w:t>
      </w:r>
      <w:r w:rsidR="0046640F" w:rsidRPr="00871F80">
        <w:rPr>
          <w:lang w:val="el-GR"/>
        </w:rPr>
        <w:t>μ</w:t>
      </w:r>
      <w:r w:rsidR="0046640F" w:rsidRPr="00871F80">
        <w:t>l of Proteinase K (Qiagen DNeasy®</w:t>
      </w:r>
      <w:r w:rsidR="00DB0FE1" w:rsidRPr="00871F80">
        <w:t xml:space="preserve"> Blood and Tissue Kit) </w:t>
      </w:r>
      <w:proofErr w:type="gramStart"/>
      <w:r w:rsidR="00DB0FE1" w:rsidRPr="00871F80">
        <w:t>was then pipetted</w:t>
      </w:r>
      <w:proofErr w:type="gramEnd"/>
      <w:r w:rsidR="00DB0FE1" w:rsidRPr="00871F80">
        <w:t xml:space="preserve"> into the larger inlet and subsequently capped. Filters </w:t>
      </w:r>
      <w:proofErr w:type="gramStart"/>
      <w:r w:rsidR="00DB0FE1" w:rsidRPr="00871F80">
        <w:t>were loaded</w:t>
      </w:r>
      <w:proofErr w:type="gramEnd"/>
      <w:r w:rsidR="00DB0FE1" w:rsidRPr="00871F80">
        <w:t xml:space="preserve"> into a custom-built rotator rack and incubated whilst tumbling at 56</w:t>
      </w:r>
      <w:r w:rsidR="00DB0FE1" w:rsidRPr="00871F80">
        <w:rPr>
          <w:vertAlign w:val="superscript"/>
        </w:rPr>
        <w:t>o</w:t>
      </w:r>
      <w:r w:rsidR="00DB0FE1" w:rsidRPr="00871F80">
        <w:t xml:space="preserve">C for a minimum of 16 hours. A secondary stage rack </w:t>
      </w:r>
      <w:proofErr w:type="gramStart"/>
      <w:r w:rsidR="00DB0FE1" w:rsidRPr="00871F80">
        <w:t>was placed</w:t>
      </w:r>
      <w:proofErr w:type="gramEnd"/>
      <w:r w:rsidR="00DB0FE1" w:rsidRPr="00871F80">
        <w:t xml:space="preserve"> on the incubator rack which positioned a 2ml Eppendorf under the filter outlet.</w:t>
      </w:r>
      <w:r w:rsidR="00281420" w:rsidRPr="00871F80">
        <w:t xml:space="preserve"> The combined apparatus </w:t>
      </w:r>
      <w:proofErr w:type="gramStart"/>
      <w:r w:rsidR="00281420" w:rsidRPr="00871F80">
        <w:t>was centrifuged</w:t>
      </w:r>
      <w:proofErr w:type="gramEnd"/>
      <w:r w:rsidR="00281420" w:rsidRPr="00871F80">
        <w:t xml:space="preserve"> at 1700g for 3 minutes to recover filter lysate into each Eppendorf. DNA extraction </w:t>
      </w:r>
      <w:proofErr w:type="gramStart"/>
      <w:r w:rsidR="00281420" w:rsidRPr="00871F80">
        <w:t>was performed</w:t>
      </w:r>
      <w:proofErr w:type="gramEnd"/>
      <w:r w:rsidR="00281420" w:rsidRPr="00871F80">
        <w:t xml:space="preserve"> as per the DNeasy® protocol with minor </w:t>
      </w:r>
      <w:r w:rsidR="00D74C91" w:rsidRPr="00871F80">
        <w:t xml:space="preserve">modifications. Extracted DNA </w:t>
      </w:r>
      <w:proofErr w:type="gramStart"/>
      <w:r w:rsidR="00D74C91" w:rsidRPr="00871F80">
        <w:t xml:space="preserve">was </w:t>
      </w:r>
      <w:r w:rsidR="00281420" w:rsidRPr="00871F80">
        <w:t>stored</w:t>
      </w:r>
      <w:proofErr w:type="gramEnd"/>
      <w:r w:rsidR="00281420" w:rsidRPr="00871F80">
        <w:t xml:space="preserve"> at -20</w:t>
      </w:r>
      <w:r w:rsidR="00281420" w:rsidRPr="00871F80">
        <w:rPr>
          <w:vertAlign w:val="superscript"/>
        </w:rPr>
        <w:t>o</w:t>
      </w:r>
      <w:r w:rsidR="00281420" w:rsidRPr="00871F80">
        <w:t>C</w:t>
      </w:r>
      <w:r w:rsidR="00D74C91" w:rsidRPr="00871F80">
        <w:t xml:space="preserve"> prior to further purification and subsequent use molecular diagnostics (specific protocol to be determined).</w:t>
      </w:r>
    </w:p>
    <w:p w14:paraId="3C460C8F" w14:textId="663670F3" w:rsidR="00586CA5" w:rsidRPr="00871F80" w:rsidRDefault="00586CA5" w:rsidP="00817395">
      <w:pPr>
        <w:rPr>
          <w:i/>
          <w:iCs/>
        </w:rPr>
      </w:pPr>
      <w:r w:rsidRPr="00871F80">
        <w:rPr>
          <w:i/>
          <w:iCs/>
        </w:rPr>
        <w:t>Environmental Parameters</w:t>
      </w:r>
    </w:p>
    <w:p w14:paraId="330FDDB4" w14:textId="1C9D3A08" w:rsidR="00F75029" w:rsidRPr="00871F80" w:rsidRDefault="00586CA5" w:rsidP="00817395">
      <w:r w:rsidRPr="00871F80">
        <w:t xml:space="preserve">Abiotic environmental parameters including temperature, salinity and light intensity </w:t>
      </w:r>
      <w:proofErr w:type="gramStart"/>
      <w:r w:rsidRPr="00871F80">
        <w:t>were continuously monitored</w:t>
      </w:r>
      <w:proofErr w:type="gramEnd"/>
      <w:r w:rsidRPr="00871F80">
        <w:t xml:space="preserve"> using a smart sensor buoy system (SoftSeaweed). </w:t>
      </w:r>
      <w:r w:rsidR="00F75029" w:rsidRPr="00871F80">
        <w:t xml:space="preserve">Buoys </w:t>
      </w:r>
      <w:proofErr w:type="gramStart"/>
      <w:r w:rsidR="00F75029" w:rsidRPr="00871F80">
        <w:t>were deployed</w:t>
      </w:r>
      <w:proofErr w:type="gramEnd"/>
      <w:r w:rsidR="00F75029" w:rsidRPr="00871F80">
        <w:t xml:space="preserve"> at each seaweed farm and recorded data daily</w:t>
      </w:r>
      <w:r w:rsidR="00024FF5">
        <w:t xml:space="preserve">. </w:t>
      </w:r>
      <w:r w:rsidR="00F75029" w:rsidRPr="00871F80">
        <w:t xml:space="preserve">The high-resolution abiotic data set-up captured both spatial and temporal variability in seaweed farm conditions throughout the growing season. </w:t>
      </w:r>
    </w:p>
    <w:p w14:paraId="52966E0B" w14:textId="701A1120" w:rsidR="001105BE" w:rsidRPr="00871F80" w:rsidRDefault="001105BE" w:rsidP="00817395">
      <w:pPr>
        <w:rPr>
          <w:i/>
          <w:iCs/>
        </w:rPr>
      </w:pPr>
      <w:r w:rsidRPr="00871F80">
        <w:rPr>
          <w:i/>
          <w:iCs/>
        </w:rPr>
        <w:t>Zooplankton</w:t>
      </w:r>
    </w:p>
    <w:p w14:paraId="70086B32" w14:textId="73E1D491" w:rsidR="001105BE" w:rsidRPr="00871F80" w:rsidRDefault="001105BE" w:rsidP="00817395">
      <w:r w:rsidRPr="00871F80">
        <w:t xml:space="preserve">Zooplankton </w:t>
      </w:r>
      <w:proofErr w:type="gramStart"/>
      <w:r w:rsidRPr="00871F80">
        <w:t>was sampled</w:t>
      </w:r>
      <w:proofErr w:type="gramEnd"/>
      <w:r w:rsidRPr="00871F80">
        <w:t xml:space="preserve"> via standard vertical </w:t>
      </w:r>
      <w:r w:rsidR="00024FF5">
        <w:t>zoo</w:t>
      </w:r>
      <w:r w:rsidRPr="00871F80">
        <w:t xml:space="preserve">plankton net pulled from a depth of 10m. Samples </w:t>
      </w:r>
      <w:proofErr w:type="gramStart"/>
      <w:r w:rsidRPr="00871F80">
        <w:t>were transferred</w:t>
      </w:r>
      <w:proofErr w:type="gramEnd"/>
      <w:r w:rsidRPr="00871F80">
        <w:t xml:space="preserve"> to a plastic bottle pre-filled with 40% formol to yield a final preservative concentration of 4%. Residual organisms </w:t>
      </w:r>
      <w:proofErr w:type="gramStart"/>
      <w:r w:rsidRPr="00871F80">
        <w:t>were rinsed</w:t>
      </w:r>
      <w:proofErr w:type="gramEnd"/>
      <w:r w:rsidRPr="00871F80">
        <w:t xml:space="preserve"> from the net and collector using a freshwater squeeze bottle and stored at room temperature until analysis. </w:t>
      </w:r>
    </w:p>
    <w:p w14:paraId="4F6791C2" w14:textId="388FF653" w:rsidR="001105BE" w:rsidRPr="00871F80" w:rsidRDefault="001105BE" w:rsidP="00817395">
      <w:r w:rsidRPr="00871F80">
        <w:t xml:space="preserve">Samples </w:t>
      </w:r>
      <w:proofErr w:type="gramStart"/>
      <w:r w:rsidRPr="00871F80">
        <w:t>were sieved</w:t>
      </w:r>
      <w:proofErr w:type="gramEnd"/>
      <w:r w:rsidRPr="00871F80">
        <w:t xml:space="preserve"> through 50µm mesh and rinsed with artificial seawater (35ppt) to remove excess preservative. Zooplankton were then resuspended and homogenised in 50ml of artificial seawater from which a 2ml aliquot </w:t>
      </w:r>
      <w:proofErr w:type="gramStart"/>
      <w:r w:rsidRPr="00871F80">
        <w:t>was taken</w:t>
      </w:r>
      <w:proofErr w:type="gramEnd"/>
      <w:r w:rsidRPr="00871F80">
        <w:t xml:space="preserve"> and diluted to 10ml for counting. Target taxa were subsequently counted and identified using a Bogorov counting cha</w:t>
      </w:r>
      <w:r w:rsidR="00024FF5">
        <w:t>mber</w:t>
      </w:r>
      <w:r w:rsidRPr="00871F80">
        <w:t xml:space="preserve"> under a stereomicroscope. Important meroplankton</w:t>
      </w:r>
      <w:r w:rsidR="00EF63D9" w:rsidRPr="00871F80">
        <w:t>ic</w:t>
      </w:r>
      <w:r w:rsidRPr="00871F80">
        <w:t xml:space="preserve"> taxa include</w:t>
      </w:r>
      <w:r w:rsidR="00423E0A" w:rsidRPr="00871F80">
        <w:t xml:space="preserve"> </w:t>
      </w:r>
      <w:r w:rsidRPr="00871F80">
        <w:rPr>
          <w:i/>
          <w:iCs/>
        </w:rPr>
        <w:t>Membranipora membranacea</w:t>
      </w:r>
      <w:r w:rsidRPr="00871F80">
        <w:t xml:space="preserve"> (Bryozoa)</w:t>
      </w:r>
      <w:r w:rsidR="00423E0A" w:rsidRPr="00871F80">
        <w:t xml:space="preserve">, </w:t>
      </w:r>
      <w:r w:rsidRPr="00871F80">
        <w:rPr>
          <w:i/>
          <w:iCs/>
        </w:rPr>
        <w:t>Electra pilosa</w:t>
      </w:r>
      <w:r w:rsidRPr="00871F80">
        <w:t xml:space="preserve"> (Bryozoa) </w:t>
      </w:r>
      <w:r w:rsidR="00423E0A" w:rsidRPr="00871F80">
        <w:t xml:space="preserve">and </w:t>
      </w:r>
      <w:r w:rsidRPr="00871F80">
        <w:rPr>
          <w:i/>
          <w:iCs/>
        </w:rPr>
        <w:t>Obelia sp</w:t>
      </w:r>
      <w:r w:rsidRPr="00871F80">
        <w:t>. (Hydrozoa)</w:t>
      </w:r>
      <w:r w:rsidR="00423E0A" w:rsidRPr="00871F80">
        <w:t>.</w:t>
      </w:r>
      <w:r w:rsidR="00103017" w:rsidRPr="00871F80">
        <w:t xml:space="preserve"> </w:t>
      </w:r>
    </w:p>
    <w:p w14:paraId="7B36DFCB" w14:textId="56D5493D" w:rsidR="00D74C91" w:rsidRPr="00871F80" w:rsidRDefault="001105BE" w:rsidP="00817395">
      <w:r w:rsidRPr="00871F80">
        <w:rPr>
          <w:i/>
          <w:iCs/>
        </w:rPr>
        <w:t>P</w:t>
      </w:r>
      <w:r w:rsidR="00D74C91" w:rsidRPr="00871F80">
        <w:rPr>
          <w:i/>
          <w:iCs/>
        </w:rPr>
        <w:t>hytoplankton</w:t>
      </w:r>
    </w:p>
    <w:p w14:paraId="4292AF34" w14:textId="70158E52" w:rsidR="00D74C91" w:rsidRPr="00871F80" w:rsidRDefault="00C44B2B" w:rsidP="00817395">
      <w:r w:rsidRPr="00871F80">
        <w:t xml:space="preserve">Phytoplankton </w:t>
      </w:r>
      <w:proofErr w:type="gramStart"/>
      <w:r w:rsidRPr="00871F80">
        <w:t>was collected</w:t>
      </w:r>
      <w:proofErr w:type="gramEnd"/>
      <w:r w:rsidRPr="00871F80">
        <w:t xml:space="preserve"> using the Vampire Sampler from a depth of 1.5 and stored in a 300ml amber glass sampling bottle and immediately preserved using Lugol’s iodine solution (5% concentration)</w:t>
      </w:r>
      <w:r w:rsidR="00016943" w:rsidRPr="00871F80">
        <w:t xml:space="preserve">. </w:t>
      </w:r>
      <w:r w:rsidR="0008331B" w:rsidRPr="00871F80">
        <w:t xml:space="preserve">Bottles </w:t>
      </w:r>
      <w:proofErr w:type="gramStart"/>
      <w:r w:rsidR="0008331B" w:rsidRPr="00871F80">
        <w:t>were stored</w:t>
      </w:r>
      <w:proofErr w:type="gramEnd"/>
      <w:r w:rsidR="0008331B" w:rsidRPr="00871F80">
        <w:t xml:space="preserve"> upright at room temperature.</w:t>
      </w:r>
    </w:p>
    <w:p w14:paraId="73DDA9A4" w14:textId="1BCA22AE" w:rsidR="00C44B2B" w:rsidRPr="00871F80" w:rsidRDefault="00C44B2B" w:rsidP="00817395">
      <w:r w:rsidRPr="00871F80">
        <w:t xml:space="preserve">Phytoplankton samples were vacuum filtered </w:t>
      </w:r>
      <w:r w:rsidR="00C60BB2" w:rsidRPr="00871F80">
        <w:t xml:space="preserve">under low pressure through cellulose nitrate paper ensuring samples were homogeneous via gentle inversion and rotation of the bottle. During high biomass events (e.g. blooms), when full volumes could not </w:t>
      </w:r>
      <w:proofErr w:type="gramStart"/>
      <w:r w:rsidR="00C60BB2" w:rsidRPr="00871F80">
        <w:t>be filtered</w:t>
      </w:r>
      <w:proofErr w:type="gramEnd"/>
      <w:r w:rsidR="00C60BB2" w:rsidRPr="00871F80">
        <w:t xml:space="preserve">, achieved overall filtrate </w:t>
      </w:r>
      <w:proofErr w:type="gramStart"/>
      <w:r w:rsidR="00C60BB2" w:rsidRPr="00871F80">
        <w:t xml:space="preserve">was </w:t>
      </w:r>
      <w:r w:rsidR="00016943" w:rsidRPr="00871F80">
        <w:t>noted</w:t>
      </w:r>
      <w:proofErr w:type="gramEnd"/>
      <w:r w:rsidR="00C60BB2" w:rsidRPr="00871F80">
        <w:t xml:space="preserve">. </w:t>
      </w:r>
    </w:p>
    <w:p w14:paraId="09079A42" w14:textId="34A122EF" w:rsidR="003B0165" w:rsidRPr="00871F80" w:rsidRDefault="00E872AB" w:rsidP="00817395">
      <w:r w:rsidRPr="00871F80">
        <w:t xml:space="preserve">Filter papers </w:t>
      </w:r>
      <w:proofErr w:type="gramStart"/>
      <w:r w:rsidRPr="00871F80">
        <w:t>were transferred</w:t>
      </w:r>
      <w:proofErr w:type="gramEnd"/>
      <w:r w:rsidRPr="00871F80">
        <w:t xml:space="preserve"> to labelled petri dishes with lids ajar and dried at 40</w:t>
      </w:r>
      <w:r w:rsidRPr="00871F80">
        <w:rPr>
          <w:vertAlign w:val="superscript"/>
        </w:rPr>
        <w:t>o</w:t>
      </w:r>
      <w:r w:rsidRPr="00871F80">
        <w:t>C for 60 minutes</w:t>
      </w:r>
      <w:proofErr w:type="gramStart"/>
      <w:r w:rsidRPr="00871F80">
        <w:t xml:space="preserve">.  </w:t>
      </w:r>
      <w:proofErr w:type="gramEnd"/>
      <w:r w:rsidRPr="00871F80">
        <w:t xml:space="preserve">Dried filters </w:t>
      </w:r>
      <w:proofErr w:type="gramStart"/>
      <w:r w:rsidRPr="00871F80">
        <w:t>were mounted</w:t>
      </w:r>
      <w:proofErr w:type="gramEnd"/>
      <w:r w:rsidRPr="00871F80">
        <w:t xml:space="preserve"> to glass slides using immersion oil applied above and below the paper. A coverslip </w:t>
      </w:r>
      <w:proofErr w:type="gramStart"/>
      <w:r w:rsidRPr="00871F80">
        <w:t>was then place</w:t>
      </w:r>
      <w:r w:rsidR="00016943" w:rsidRPr="00871F80">
        <w:t>d</w:t>
      </w:r>
      <w:proofErr w:type="gramEnd"/>
      <w:r w:rsidRPr="00871F80">
        <w:t xml:space="preserve"> on top ensuring filter grids aligned horizontally with the slide edges.</w:t>
      </w:r>
      <w:r w:rsidR="003B0165" w:rsidRPr="00871F80">
        <w:t xml:space="preserve"> </w:t>
      </w:r>
    </w:p>
    <w:p w14:paraId="593760BE" w14:textId="24C60DBB" w:rsidR="009A18DA" w:rsidRPr="00871F80" w:rsidRDefault="003B0165" w:rsidP="00817395">
      <w:bookmarkStart w:id="0" w:name="_Hlk199018984"/>
      <w:r w:rsidRPr="00871F80">
        <w:t xml:space="preserve">Phytoplankton </w:t>
      </w:r>
      <w:bookmarkEnd w:id="0"/>
      <w:r w:rsidRPr="00871F80">
        <w:t xml:space="preserve">taxa </w:t>
      </w:r>
      <w:proofErr w:type="gramStart"/>
      <w:r w:rsidRPr="00871F80">
        <w:t>were identified</w:t>
      </w:r>
      <w:proofErr w:type="gramEnd"/>
      <w:r w:rsidRPr="00871F80">
        <w:t xml:space="preserve"> and counted at 400x magnification with counts conducted on four diagonally arranged central squares per slide, avoiding duplicate counts. </w:t>
      </w:r>
      <w:r w:rsidR="009A18DA" w:rsidRPr="00871F80">
        <w:t xml:space="preserve">The relative </w:t>
      </w:r>
      <w:r w:rsidR="009A18DA" w:rsidRPr="00871F80">
        <w:lastRenderedPageBreak/>
        <w:t xml:space="preserve">abundance of cells </w:t>
      </w:r>
      <w:proofErr w:type="gramStart"/>
      <w:r w:rsidR="009A18DA" w:rsidRPr="00871F80">
        <w:t>was calculated</w:t>
      </w:r>
      <w:proofErr w:type="gramEnd"/>
      <w:r w:rsidR="009A18DA" w:rsidRPr="00871F80">
        <w:t xml:space="preserve"> and standardised to cells per litre (cells/L</w:t>
      </w:r>
      <w:r w:rsidR="001C6967" w:rsidRPr="00871F80">
        <w:t xml:space="preserve">) as per the formula: </w:t>
      </w:r>
    </w:p>
    <w:p w14:paraId="57C9E29E" w14:textId="77777777" w:rsidR="00F75029" w:rsidRPr="00871F80" w:rsidRDefault="00EB2579" w:rsidP="00817395">
      <m:oMath>
        <m:r>
          <w:rPr>
            <w:rFonts w:ascii="Cambria Math" w:hAnsi="Cambria Math"/>
          </w:rPr>
          <m:t>Species abundance per cell=</m:t>
        </m:r>
        <m:d>
          <m:dPr>
            <m:ctrlPr>
              <w:rPr>
                <w:rFonts w:ascii="Cambria Math" w:hAnsi="Cambria Math"/>
                <w:i/>
              </w:rPr>
            </m:ctrlPr>
          </m:dPr>
          <m:e>
            <m:r>
              <w:rPr>
                <w:rFonts w:ascii="Cambria Math" w:hAnsi="Cambria Math"/>
              </w:rPr>
              <m:t>no. cells across squares counted x 1000ml</m:t>
            </m:r>
          </m:e>
        </m:d>
        <m:r>
          <w:rPr>
            <w:rFonts w:ascii="Cambria Math" w:hAnsi="Cambria Math"/>
          </w:rPr>
          <m:t xml:space="preserve"> ÷                                                             </m:t>
        </m:r>
        <m:d>
          <m:dPr>
            <m:ctrlPr>
              <w:rPr>
                <w:rFonts w:ascii="Cambria Math" w:hAnsi="Cambria Math"/>
                <w:i/>
              </w:rPr>
            </m:ctrlPr>
          </m:dPr>
          <m:e>
            <m:r>
              <w:rPr>
                <w:rFonts w:ascii="Cambria Math" w:hAnsi="Cambria Math"/>
              </w:rPr>
              <m:t>no. squares counted x sample volume per square</m:t>
            </m:r>
          </m:e>
        </m:d>
        <m:r>
          <w:rPr>
            <w:rFonts w:ascii="Cambria Math" w:hAnsi="Cambria Math"/>
          </w:rPr>
          <m:t xml:space="preserve"> </m:t>
        </m:r>
      </m:oMath>
      <w:r w:rsidR="001C6967" w:rsidRPr="00871F80">
        <w:t xml:space="preserve"> </w:t>
      </w:r>
    </w:p>
    <w:p w14:paraId="7B71B4CD" w14:textId="01E8B73A" w:rsidR="00F75029" w:rsidRPr="00871F80" w:rsidRDefault="00F75029" w:rsidP="00817395">
      <w:pPr>
        <w:rPr>
          <w:i/>
          <w:iCs/>
        </w:rPr>
      </w:pPr>
      <w:r w:rsidRPr="00871F80">
        <w:rPr>
          <w:i/>
          <w:iCs/>
        </w:rPr>
        <w:t>Hydrodynamics</w:t>
      </w:r>
    </w:p>
    <w:p w14:paraId="208158F5" w14:textId="7301FCE2" w:rsidR="009D6C9C" w:rsidRPr="00871F80" w:rsidRDefault="00CD288B" w:rsidP="00817395">
      <w:r w:rsidRPr="00871F80">
        <w:t>At</w:t>
      </w:r>
      <w:r w:rsidR="006B25D0" w:rsidRPr="00871F80">
        <w:t xml:space="preserve"> </w:t>
      </w:r>
      <w:r w:rsidR="00FA3064" w:rsidRPr="00871F80">
        <w:t>each farm</w:t>
      </w:r>
      <w:r w:rsidRPr="00871F80">
        <w:t xml:space="preserve"> site</w:t>
      </w:r>
      <w:r w:rsidR="006B25D0" w:rsidRPr="00871F80">
        <w:t xml:space="preserve">, a HOBO® Pendant® G Data Logger (UA-004-64) </w:t>
      </w:r>
      <w:proofErr w:type="gramStart"/>
      <w:r w:rsidR="006B25D0" w:rsidRPr="00871F80">
        <w:t>was tethered</w:t>
      </w:r>
      <w:proofErr w:type="gramEnd"/>
      <w:r w:rsidR="006B25D0" w:rsidRPr="00871F80">
        <w:t xml:space="preserve"> to </w:t>
      </w:r>
      <w:r w:rsidRPr="00871F80">
        <w:t>a cultivation</w:t>
      </w:r>
      <w:r w:rsidR="006B25D0" w:rsidRPr="00871F80">
        <w:t xml:space="preserve"> support line at the same depth as the </w:t>
      </w:r>
      <w:r w:rsidRPr="00871F80">
        <w:t>seaweed</w:t>
      </w:r>
      <w:r w:rsidR="006B25D0" w:rsidRPr="00871F80">
        <w:t xml:space="preserve"> line using strong fishing braid (3-4cm) and a cable-tie. The </w:t>
      </w:r>
      <w:r w:rsidRPr="00871F80">
        <w:t>sensor</w:t>
      </w:r>
      <w:r w:rsidR="006B25D0" w:rsidRPr="00871F80">
        <w:t xml:space="preserve"> </w:t>
      </w:r>
      <w:proofErr w:type="gramStart"/>
      <w:r w:rsidR="006B25D0" w:rsidRPr="00871F80">
        <w:t xml:space="preserve">was </w:t>
      </w:r>
      <w:r w:rsidRPr="00871F80">
        <w:t>mounted</w:t>
      </w:r>
      <w:proofErr w:type="gramEnd"/>
      <w:r w:rsidRPr="00871F80">
        <w:t xml:space="preserve"> to maintain a </w:t>
      </w:r>
      <w:r w:rsidR="00FA3064" w:rsidRPr="00871F80">
        <w:t xml:space="preserve">vertical orientation </w:t>
      </w:r>
      <w:r w:rsidRPr="00871F80">
        <w:t>with</w:t>
      </w:r>
      <w:r w:rsidR="00FA3064" w:rsidRPr="00871F80">
        <w:t>in the</w:t>
      </w:r>
      <w:r w:rsidR="006B25D0" w:rsidRPr="00871F80">
        <w:t xml:space="preserve"> water column </w:t>
      </w:r>
      <w:r w:rsidRPr="00871F80">
        <w:t>under calm conditions</w:t>
      </w:r>
      <w:r w:rsidR="006B25D0" w:rsidRPr="00871F80">
        <w:t xml:space="preserve">. The pendant </w:t>
      </w:r>
      <w:proofErr w:type="gramStart"/>
      <w:r w:rsidR="006B25D0" w:rsidRPr="00871F80">
        <w:t>was configured</w:t>
      </w:r>
      <w:proofErr w:type="gramEnd"/>
      <w:r w:rsidR="006B25D0" w:rsidRPr="00871F80">
        <w:t xml:space="preserve"> to record X-Axis acceleration at 2-minute intervals. </w:t>
      </w:r>
      <w:r w:rsidR="00FA3064" w:rsidRPr="00871F80">
        <w:t xml:space="preserve">As water movements increased, the logger would deviate further from an upright angle from which </w:t>
      </w:r>
      <w:r w:rsidRPr="00871F80">
        <w:t>a proxy for turbulence</w:t>
      </w:r>
      <w:r w:rsidR="00FA3064" w:rsidRPr="00871F80">
        <w:t xml:space="preserve"> could be determined. Previous studies have utilised the same </w:t>
      </w:r>
      <w:r w:rsidRPr="00871F80">
        <w:t xml:space="preserve">device </w:t>
      </w:r>
      <w:r w:rsidR="00FA3064" w:rsidRPr="00871F80">
        <w:t xml:space="preserve">to measure tidal </w:t>
      </w:r>
      <w:r w:rsidRPr="00871F80">
        <w:t>flow,</w:t>
      </w:r>
      <w:r w:rsidR="00FA3064" w:rsidRPr="00871F80">
        <w:t xml:space="preserve"> but </w:t>
      </w:r>
      <w:r w:rsidRPr="00871F80">
        <w:t>this represents a novel application in a fully submerged environment</w:t>
      </w:r>
      <w:r w:rsidR="00FB2E84" w:rsidRPr="00871F80">
        <w:t xml:space="preserve"> </w:t>
      </w:r>
      <w:r w:rsidR="00FB2E84" w:rsidRPr="00871F80">
        <w:fldChar w:fldCharType="begin"/>
      </w:r>
      <w:r w:rsidR="00FB2E84" w:rsidRPr="00871F80">
        <w:instrText xml:space="preserve"> ADDIN EN.CITE &lt;EndNote&gt;&lt;Cite&gt;&lt;Author&gt;Ladd&lt;/Author&gt;&lt;Year&gt;2024&lt;/Year&gt;&lt;RecNum&gt;185&lt;/RecNum&gt;&lt;DisplayText&gt;(Ladd et al., 2024)&lt;/DisplayText&gt;&lt;record&gt;&lt;rec-number&gt;185&lt;/rec-number&gt;&lt;foreign-keys&gt;&lt;key app="EN" db-id="sx0sxtzakvvzdwexr2k5a5s6fr2dv9dsvdf0" timestamp="1748189804" guid="40c03d99-794e-4325-9888-343273824666"&gt;185&lt;/key&gt;&lt;/foreign-keys&gt;&lt;ref-type name="Journal Article"&gt;17&lt;/ref-type&gt;&lt;contributors&gt;&lt;authors&gt;&lt;author&gt;Ladd, Cai J. T.&lt;/author&gt;&lt;author&gt;Vovides, Alejandra G.&lt;/author&gt;&lt;author&gt;Wimmler, Marie</w:instrText>
      </w:r>
      <w:r w:rsidR="00FB2E84" w:rsidRPr="00871F80">
        <w:rPr>
          <w:rFonts w:ascii="Cambria Math" w:hAnsi="Cambria Math" w:cs="Cambria Math"/>
        </w:rPr>
        <w:instrText>‐</w:instrText>
      </w:r>
      <w:r w:rsidR="00FB2E84" w:rsidRPr="00871F80">
        <w:instrText>Christin&lt;/author&gt;&lt;author&gt;Schwarz, Christian&lt;/author&gt;&lt;author&gt;Balke, Thorsten&lt;/author&gt;&lt;/authors&gt;&lt;/contributors&gt;&lt;titles&gt;&lt;title&gt;Monitoring tides, currents, and waves along coastal habitats using the Mini Buoy&lt;/title&gt;&lt;secondary-title&gt;Limnology and Oceanography: Methods&lt;/secondary-title&gt;&lt;/titles&gt;&lt;periodical&gt;&lt;full-title&gt;Limnology and Oceanography: Methods&lt;/full-title&gt;&lt;/periodical&gt;&lt;pages&gt;619-633&lt;/pages&gt;&lt;volume&gt;22&lt;/volume&gt;&lt;number&gt;9&lt;/number&gt;&lt;section&gt;619&lt;/section&gt;&lt;dates&gt;&lt;year&gt;2024&lt;/year&gt;&lt;/dates&gt;&lt;isbn&gt;1541-5856&amp;#xD;1541-5856&lt;/isbn&gt;&lt;urls&gt;&lt;/urls&gt;&lt;electronic-resource-num&gt;10.1002/lom3.10631&lt;/electronic-resource-num&gt;&lt;/record&gt;&lt;/Cite&gt;&lt;/EndNote&gt;</w:instrText>
      </w:r>
      <w:r w:rsidR="00FB2E84" w:rsidRPr="00871F80">
        <w:fldChar w:fldCharType="separate"/>
      </w:r>
      <w:r w:rsidR="00FB2E84" w:rsidRPr="00871F80">
        <w:rPr>
          <w:noProof/>
        </w:rPr>
        <w:t>(Ladd et al., 2024)</w:t>
      </w:r>
      <w:r w:rsidR="00FB2E84" w:rsidRPr="00871F80">
        <w:fldChar w:fldCharType="end"/>
      </w:r>
      <w:r w:rsidRPr="00871F80">
        <w:t xml:space="preserve">. To validate reliability, data </w:t>
      </w:r>
      <w:proofErr w:type="gramStart"/>
      <w:r w:rsidR="00FB2E84" w:rsidRPr="00871F80">
        <w:t>was</w:t>
      </w:r>
      <w:r w:rsidRPr="00871F80">
        <w:t xml:space="preserve"> cross-referenced</w:t>
      </w:r>
      <w:proofErr w:type="gramEnd"/>
      <w:r w:rsidRPr="00871F80">
        <w:t xml:space="preserve"> against hydrodynamic measurements from external sources </w:t>
      </w:r>
      <w:r w:rsidR="00FB2E84" w:rsidRPr="00871F80">
        <w:t xml:space="preserve">(e.g. Copernicus / EMODnet). </w:t>
      </w:r>
      <w:r w:rsidR="006B25D0" w:rsidRPr="00871F80">
        <w:t xml:space="preserve">This setup allowed for data to </w:t>
      </w:r>
      <w:proofErr w:type="gramStart"/>
      <w:r w:rsidR="006B25D0" w:rsidRPr="00871F80">
        <w:t>be collected</w:t>
      </w:r>
      <w:proofErr w:type="gramEnd"/>
      <w:r w:rsidR="006B25D0" w:rsidRPr="00871F80">
        <w:t xml:space="preserve"> over a </w:t>
      </w:r>
      <w:r w:rsidR="00FB2E84" w:rsidRPr="00871F80">
        <w:t>90-day</w:t>
      </w:r>
      <w:r w:rsidR="006B25D0" w:rsidRPr="00871F80">
        <w:t xml:space="preserve"> period before data had to </w:t>
      </w:r>
      <w:proofErr w:type="gramStart"/>
      <w:r w:rsidR="006B25D0" w:rsidRPr="00871F80">
        <w:t xml:space="preserve">be </w:t>
      </w:r>
      <w:r w:rsidR="00107E7D" w:rsidRPr="00871F80">
        <w:t>downloaded</w:t>
      </w:r>
      <w:proofErr w:type="gramEnd"/>
      <w:r w:rsidR="00107E7D" w:rsidRPr="00871F80">
        <w:t>,</w:t>
      </w:r>
      <w:r w:rsidR="006B25D0" w:rsidRPr="00871F80">
        <w:t xml:space="preserve"> </w:t>
      </w:r>
      <w:r w:rsidR="00FA3064" w:rsidRPr="00871F80">
        <w:t>and</w:t>
      </w:r>
      <w:r w:rsidR="00107E7D" w:rsidRPr="00871F80">
        <w:t xml:space="preserve"> the logger reset for continued monitoring</w:t>
      </w:r>
      <w:r w:rsidR="00FA3064" w:rsidRPr="00871F80">
        <w:t>.</w:t>
      </w:r>
      <w:r w:rsidR="00107E7D" w:rsidRPr="00871F80">
        <w:t xml:space="preserve"> Acceleration data collected throughout the growing season </w:t>
      </w:r>
      <w:proofErr w:type="gramStart"/>
      <w:r w:rsidR="00107E7D" w:rsidRPr="00871F80">
        <w:t>was processed</w:t>
      </w:r>
      <w:proofErr w:type="gramEnd"/>
      <w:r w:rsidR="00107E7D" w:rsidRPr="00871F80">
        <w:t xml:space="preserve"> through a bespoke coding pipeline to infer relative current velocity.</w:t>
      </w:r>
    </w:p>
    <w:p w14:paraId="21966EBA" w14:textId="70B2D8E7" w:rsidR="001C4F90" w:rsidRPr="00871F80" w:rsidRDefault="001C4F90" w:rsidP="00817395">
      <w:pPr>
        <w:rPr>
          <w:i/>
          <w:iCs/>
        </w:rPr>
      </w:pPr>
      <w:r w:rsidRPr="00871F80">
        <w:rPr>
          <w:i/>
          <w:iCs/>
        </w:rPr>
        <w:t>Primer design</w:t>
      </w:r>
      <w:r w:rsidR="000B7D36" w:rsidRPr="00871F80">
        <w:rPr>
          <w:i/>
          <w:iCs/>
        </w:rPr>
        <w:t xml:space="preserve"> - Plan</w:t>
      </w:r>
    </w:p>
    <w:p w14:paraId="63C1E7E7" w14:textId="3F0DF874" w:rsidR="00016943" w:rsidRPr="00871F80" w:rsidRDefault="00181233" w:rsidP="00817395">
      <w:r w:rsidRPr="00871F80">
        <w:t xml:space="preserve">To improve species-specific sensitivity within eDNA assays, primers </w:t>
      </w:r>
      <w:proofErr w:type="gramStart"/>
      <w:r w:rsidRPr="00871F80">
        <w:t>were designed</w:t>
      </w:r>
      <w:proofErr w:type="gramEnd"/>
      <w:r w:rsidRPr="00871F80">
        <w:t xml:space="preserve"> which targeted high-copy number repeat within regions within the genome of focal epibiont taxa. DNA </w:t>
      </w:r>
      <w:proofErr w:type="gramStart"/>
      <w:r w:rsidRPr="00871F80">
        <w:t>was extracted</w:t>
      </w:r>
      <w:proofErr w:type="gramEnd"/>
      <w:r w:rsidRPr="00871F80">
        <w:t xml:space="preserve"> from biofouling species using Qiagen DNeasy® Blood and Tissue Kit</w:t>
      </w:r>
      <w:r w:rsidR="005E416A" w:rsidRPr="00871F80">
        <w:t xml:space="preserve">. Once purified and quality checked, whole genome sequencing </w:t>
      </w:r>
      <w:proofErr w:type="gramStart"/>
      <w:r w:rsidR="005E416A" w:rsidRPr="00871F80">
        <w:t>was performed</w:t>
      </w:r>
      <w:proofErr w:type="gramEnd"/>
      <w:r w:rsidR="005E416A" w:rsidRPr="00871F80">
        <w:t xml:space="preserve"> on extracted DNA using nanopore methodology (Oxford Nanopore Technologies, ONT). Repeat regions </w:t>
      </w:r>
      <w:proofErr w:type="gramStart"/>
      <w:r w:rsidR="005E416A" w:rsidRPr="00871F80">
        <w:t>were identified</w:t>
      </w:r>
      <w:proofErr w:type="gramEnd"/>
      <w:r w:rsidR="005E416A" w:rsidRPr="00871F80">
        <w:t xml:space="preserve"> through a developed bioinformatic pipeline that located regions with high copy abundances. </w:t>
      </w:r>
      <w:r w:rsidR="004354D4" w:rsidRPr="00871F80">
        <w:t xml:space="preserve">Selected repeat regions </w:t>
      </w:r>
      <w:proofErr w:type="gramStart"/>
      <w:r w:rsidR="004354D4" w:rsidRPr="00871F80">
        <w:t>were then used</w:t>
      </w:r>
      <w:proofErr w:type="gramEnd"/>
      <w:r w:rsidR="004354D4" w:rsidRPr="00871F80">
        <w:t xml:space="preserve"> to design primers using optimised criteria for GC content, melting temperature and amplicon size. This approach follows previous studies which have demonstrated that primers which target multicopy genomic regions have significantly improved detection sensitivities in eDNA diagnostic assays </w:t>
      </w:r>
      <w:r w:rsidR="00506EFB" w:rsidRPr="00871F80">
        <w:fldChar w:fldCharType="begin"/>
      </w:r>
      <w:r w:rsidR="00506EFB" w:rsidRPr="00871F80">
        <w:instrText xml:space="preserve"> ADDIN EN.CITE &lt;EndNote&gt;&lt;Cite&gt;&lt;Author&gt;Marshall&lt;/Author&gt;&lt;Year&gt;2022&lt;/Year&gt;&lt;RecNum&gt;183&lt;/RecNum&gt;&lt;DisplayText&gt;(Marshall et al., 2022)&lt;/DisplayText&gt;&lt;record&gt;&lt;rec-number&gt;183&lt;/rec-number&gt;&lt;foreign-keys&gt;&lt;key app="EN" db-id="sx0sxtzakvvzdwexr2k5a5s6fr2dv9dsvdf0" timestamp="1747668652" guid="e6ef2f5b-e417-403f-8da1-abfdb56f347d"&gt;183&lt;/key&gt;&lt;/foreign-keys&gt;&lt;ref-type name="Journal Article"&gt;17&lt;/ref-type&gt;&lt;contributors&gt;&lt;authors&gt;&lt;author&gt;Marshall, Nathaniel T.&lt;/author&gt;&lt;author&gt;Vanderploeg, Henry A.&lt;/author&gt;&lt;author&gt;Chaganti, Subba Rao&lt;/author&gt;&lt;/authors&gt;&lt;/contributors&gt;&lt;titles&gt;&lt;title&gt;Improving Environmental DNA Sensitivity for Dreissenid Mussels by Targeting Tandem Repeat Regions of the Mitochondrial Genome&lt;/title&gt;&lt;secondary-title&gt;Water&lt;/secondary-title&gt;&lt;/titles&gt;&lt;periodical&gt;&lt;full-title&gt;Water&lt;/full-title&gt;&lt;/periodical&gt;&lt;volume&gt;14&lt;/volume&gt;&lt;number&gt;13&lt;/number&gt;&lt;section&gt;2069&lt;/section&gt;&lt;dates&gt;&lt;year&gt;2022&lt;/year&gt;&lt;/dates&gt;&lt;isbn&gt;2073-4441&lt;/isbn&gt;&lt;urls&gt;&lt;/urls&gt;&lt;electronic-resource-num&gt;10.3390/w14132069&lt;/electronic-resource-num&gt;&lt;/record&gt;&lt;/Cite&gt;&lt;/EndNote&gt;</w:instrText>
      </w:r>
      <w:r w:rsidR="00506EFB" w:rsidRPr="00871F80">
        <w:fldChar w:fldCharType="separate"/>
      </w:r>
      <w:r w:rsidR="00506EFB" w:rsidRPr="00871F80">
        <w:rPr>
          <w:noProof/>
        </w:rPr>
        <w:t>(Marshall et al., 2022)</w:t>
      </w:r>
      <w:r w:rsidR="00506EFB" w:rsidRPr="00871F80">
        <w:fldChar w:fldCharType="end"/>
      </w:r>
      <w:r w:rsidR="00506EFB" w:rsidRPr="00871F80">
        <w:t>.</w:t>
      </w:r>
    </w:p>
    <w:p w14:paraId="5A39472F" w14:textId="77777777" w:rsidR="006A44D1" w:rsidRPr="00871F80" w:rsidRDefault="006A44D1" w:rsidP="00817395">
      <w:pPr>
        <w:rPr>
          <w:i/>
          <w:iCs/>
        </w:rPr>
      </w:pPr>
    </w:p>
    <w:p w14:paraId="4B7948AA" w14:textId="06E5924E" w:rsidR="006A44D1" w:rsidRPr="00871F80" w:rsidRDefault="006A44D1" w:rsidP="00817395">
      <w:pPr>
        <w:rPr>
          <w:b/>
          <w:bCs/>
        </w:rPr>
      </w:pPr>
      <w:r w:rsidRPr="00871F80">
        <w:rPr>
          <w:b/>
          <w:bCs/>
        </w:rPr>
        <w:t>Methods – Kelpcrofting</w:t>
      </w:r>
    </w:p>
    <w:p w14:paraId="65C0E1DF" w14:textId="3454180D" w:rsidR="006A44D1" w:rsidRPr="00871F80" w:rsidRDefault="006A44D1" w:rsidP="00817395">
      <w:pPr>
        <w:rPr>
          <w:i/>
          <w:iCs/>
        </w:rPr>
      </w:pPr>
      <w:r w:rsidRPr="00871F80">
        <w:rPr>
          <w:i/>
          <w:iCs/>
        </w:rPr>
        <w:t xml:space="preserve">DNA </w:t>
      </w:r>
      <w:r w:rsidR="002A6241" w:rsidRPr="00871F80">
        <w:rPr>
          <w:i/>
          <w:iCs/>
        </w:rPr>
        <w:t>E</w:t>
      </w:r>
      <w:r w:rsidRPr="00871F80">
        <w:rPr>
          <w:i/>
          <w:iCs/>
        </w:rPr>
        <w:t xml:space="preserve">xtraction and </w:t>
      </w:r>
      <w:r w:rsidR="00F6519B" w:rsidRPr="00871F80">
        <w:rPr>
          <w:i/>
          <w:iCs/>
        </w:rPr>
        <w:t>S</w:t>
      </w:r>
      <w:r w:rsidRPr="00871F80">
        <w:rPr>
          <w:i/>
          <w:iCs/>
        </w:rPr>
        <w:t xml:space="preserve">pecies </w:t>
      </w:r>
      <w:r w:rsidR="00F6519B" w:rsidRPr="00871F80">
        <w:rPr>
          <w:i/>
          <w:iCs/>
        </w:rPr>
        <w:t>I</w:t>
      </w:r>
      <w:r w:rsidRPr="00871F80">
        <w:rPr>
          <w:i/>
          <w:iCs/>
        </w:rPr>
        <w:t>dentification</w:t>
      </w:r>
    </w:p>
    <w:p w14:paraId="3B73D85A" w14:textId="77777777" w:rsidR="001D6268" w:rsidRDefault="007B68B4" w:rsidP="00817395">
      <w:r w:rsidRPr="00871F80">
        <w:t xml:space="preserve">A total of </w:t>
      </w:r>
      <w:proofErr w:type="gramStart"/>
      <w:r w:rsidR="000A16FF" w:rsidRPr="00871F80">
        <w:t>24</w:t>
      </w:r>
      <w:proofErr w:type="gramEnd"/>
      <w:r w:rsidR="000A16FF" w:rsidRPr="00871F80">
        <w:t xml:space="preserve"> </w:t>
      </w:r>
      <w:r w:rsidRPr="00871F80">
        <w:t xml:space="preserve">epibiont </w:t>
      </w:r>
      <w:r w:rsidR="000A16FF" w:rsidRPr="00871F80">
        <w:t>speci</w:t>
      </w:r>
      <w:r w:rsidRPr="00871F80">
        <w:t>mens</w:t>
      </w:r>
      <w:r w:rsidR="000A16FF" w:rsidRPr="00871F80">
        <w:t xml:space="preserve"> </w:t>
      </w:r>
      <w:proofErr w:type="gramStart"/>
      <w:r w:rsidR="000A16FF" w:rsidRPr="00871F80">
        <w:t>were collected</w:t>
      </w:r>
      <w:proofErr w:type="gramEnd"/>
      <w:r w:rsidR="000A16FF" w:rsidRPr="00871F80">
        <w:t xml:space="preserve"> </w:t>
      </w:r>
      <w:r w:rsidR="000B7D36" w:rsidRPr="00871F80">
        <w:t>from</w:t>
      </w:r>
      <w:r w:rsidR="000A16FF" w:rsidRPr="00871F80">
        <w:t xml:space="preserve"> Kelpcrofters Seaweed Farm (Isle of Skye) between June 2021 and January 22</w:t>
      </w:r>
      <w:r w:rsidRPr="00871F80">
        <w:t xml:space="preserve">. Samples </w:t>
      </w:r>
      <w:proofErr w:type="gramStart"/>
      <w:r w:rsidRPr="00871F80">
        <w:t>were</w:t>
      </w:r>
      <w:r w:rsidR="000A16FF" w:rsidRPr="00871F80">
        <w:t xml:space="preserve"> preserved</w:t>
      </w:r>
      <w:proofErr w:type="gramEnd"/>
      <w:r w:rsidR="000A16FF" w:rsidRPr="00871F80">
        <w:t xml:space="preserve"> in </w:t>
      </w:r>
      <w:r w:rsidRPr="00871F80">
        <w:t xml:space="preserve">95% </w:t>
      </w:r>
      <w:r w:rsidR="000A16FF" w:rsidRPr="00871F80">
        <w:t>ethanol and stored at -20</w:t>
      </w:r>
      <w:r w:rsidR="000A16FF" w:rsidRPr="00871F80">
        <w:rPr>
          <w:vertAlign w:val="superscript"/>
        </w:rPr>
        <w:t>o</w:t>
      </w:r>
      <w:r w:rsidR="000A16FF" w:rsidRPr="00871F80">
        <w:t>C</w:t>
      </w:r>
      <w:r w:rsidRPr="00871F80">
        <w:t xml:space="preserve"> until processing</w:t>
      </w:r>
      <w:r w:rsidR="000A16FF" w:rsidRPr="00871F80">
        <w:t xml:space="preserve">. </w:t>
      </w:r>
      <w:r w:rsidRPr="00871F80">
        <w:t>Genomic</w:t>
      </w:r>
      <w:r w:rsidR="000B7D36" w:rsidRPr="00871F80">
        <w:t xml:space="preserve"> DNA </w:t>
      </w:r>
      <w:proofErr w:type="gramStart"/>
      <w:r w:rsidRPr="00871F80">
        <w:t xml:space="preserve">was </w:t>
      </w:r>
      <w:r w:rsidR="00365924" w:rsidRPr="00871F80">
        <w:t>extract</w:t>
      </w:r>
      <w:r w:rsidRPr="00871F80">
        <w:t>ed</w:t>
      </w:r>
      <w:proofErr w:type="gramEnd"/>
      <w:r w:rsidR="00365924" w:rsidRPr="00871F80">
        <w:t xml:space="preserve"> using Qiagen DNeasy® Blood and Tissue Kit according to manufacturer’s protocol. Extracted DNA </w:t>
      </w:r>
      <w:proofErr w:type="gramStart"/>
      <w:r w:rsidR="00F6519B" w:rsidRPr="00871F80">
        <w:t xml:space="preserve">was </w:t>
      </w:r>
      <w:r w:rsidR="00DE49ED" w:rsidRPr="00871F80">
        <w:t>quantified</w:t>
      </w:r>
      <w:proofErr w:type="gramEnd"/>
      <w:r w:rsidR="00DE49ED" w:rsidRPr="00871F80">
        <w:t xml:space="preserve"> with a Qubit™ Fluorometer and diluted to a concentration of 1.3ng/μl prior to submission for Sanger sequencing (University of Dundee) Resulting sequences </w:t>
      </w:r>
      <w:proofErr w:type="gramStart"/>
      <w:r w:rsidR="00DE49ED" w:rsidRPr="00871F80">
        <w:t>were trimmed</w:t>
      </w:r>
      <w:proofErr w:type="gramEnd"/>
      <w:r w:rsidR="00DE49ED" w:rsidRPr="00871F80">
        <w:t xml:space="preserve"> and aligned using BioEdit Sequence Alignment Editor.</w:t>
      </w:r>
      <w:r w:rsidR="00E9088B" w:rsidRPr="00871F80">
        <w:t xml:space="preserve"> Taxonomic identification </w:t>
      </w:r>
      <w:proofErr w:type="gramStart"/>
      <w:r w:rsidR="00E9088B" w:rsidRPr="00871F80">
        <w:t>was performed</w:t>
      </w:r>
      <w:proofErr w:type="gramEnd"/>
      <w:r w:rsidR="00E9088B" w:rsidRPr="00871F80">
        <w:t xml:space="preserve"> through BLAST searche</w:t>
      </w:r>
      <w:r w:rsidR="002A6241" w:rsidRPr="00871F80">
        <w:t>s</w:t>
      </w:r>
      <w:r w:rsidR="00E9088B" w:rsidRPr="00871F80">
        <w:t xml:space="preserve"> within the NCBI GenBank database, using criteria of ≥97% sequence similarity, amplicon lengths &gt;80</w:t>
      </w:r>
      <w:r w:rsidR="00E9088B" w:rsidRPr="00871F80">
        <w:rPr>
          <w:rFonts w:ascii="Arial" w:hAnsi="Arial" w:cs="Arial"/>
        </w:rPr>
        <w:t> </w:t>
      </w:r>
      <w:r w:rsidR="00E9088B" w:rsidRPr="00871F80">
        <w:t>bp, and the lowest E-value for species assignment.</w:t>
      </w:r>
      <w:r w:rsidR="002A6241" w:rsidRPr="00871F80">
        <w:t xml:space="preserve"> </w:t>
      </w:r>
      <w:r w:rsidR="00103017" w:rsidRPr="00871F80">
        <w:t xml:space="preserve">Sequences that failed to meet these criteria </w:t>
      </w:r>
      <w:proofErr w:type="gramStart"/>
      <w:r w:rsidR="00103017" w:rsidRPr="00871F80">
        <w:t>were omitted</w:t>
      </w:r>
      <w:proofErr w:type="gramEnd"/>
      <w:r w:rsidR="00103017" w:rsidRPr="00871F80">
        <w:t xml:space="preserve">. </w:t>
      </w:r>
      <w:r w:rsidR="00C20027" w:rsidRPr="00871F80">
        <w:t>Identified taxa were</w:t>
      </w:r>
      <w:r w:rsidR="002A6241" w:rsidRPr="00871F80">
        <w:t xml:space="preserve"> subsequently</w:t>
      </w:r>
      <w:r w:rsidR="00C20027" w:rsidRPr="00871F80">
        <w:t xml:space="preserve"> compared with </w:t>
      </w:r>
      <w:r w:rsidR="002A6241" w:rsidRPr="00871F80">
        <w:t xml:space="preserve">results from </w:t>
      </w:r>
      <w:r w:rsidR="00C20027" w:rsidRPr="00871F80">
        <w:t>visual survey</w:t>
      </w:r>
      <w:r w:rsidR="002A6241" w:rsidRPr="00871F80">
        <w:t>s conducted using a stereomicroscope.</w:t>
      </w:r>
    </w:p>
    <w:p w14:paraId="500933F4" w14:textId="2A4F3368" w:rsidR="001C6967" w:rsidRPr="001D6268" w:rsidRDefault="006A44D1" w:rsidP="00817395">
      <w:r w:rsidRPr="00871F80">
        <w:rPr>
          <w:i/>
          <w:iCs/>
        </w:rPr>
        <w:lastRenderedPageBreak/>
        <w:t>Data Analysis</w:t>
      </w:r>
    </w:p>
    <w:p w14:paraId="1132C179" w14:textId="1EF68357" w:rsidR="000F4700" w:rsidRPr="00871F80" w:rsidRDefault="006A44D1" w:rsidP="008F431D">
      <w:r w:rsidRPr="00871F80">
        <w:t xml:space="preserve">A given dataset sourced from a previous project </w:t>
      </w:r>
      <w:proofErr w:type="gramStart"/>
      <w:r w:rsidRPr="00871F80">
        <w:t>was worked</w:t>
      </w:r>
      <w:proofErr w:type="gramEnd"/>
      <w:r w:rsidRPr="00871F80">
        <w:t xml:space="preserve"> upon which comprised of eDNA sequences data, plankton microscopy counts and epibiont data from visual surveys of seaweed blades. Descriptive and comparative analysis was </w:t>
      </w:r>
      <w:proofErr w:type="gramStart"/>
      <w:r w:rsidRPr="00871F80">
        <w:t>carried out</w:t>
      </w:r>
      <w:proofErr w:type="gramEnd"/>
      <w:r w:rsidRPr="00871F80">
        <w:t xml:space="preserve"> to fulfil three key objectives: 1) Evaluate molecular vs. microscopy methods for identifying epibionts on blades and in plankton. 2) Assess time lags between eDNA</w:t>
      </w:r>
      <w:bookmarkStart w:id="1" w:name="_Hlk199167693"/>
      <w:r w:rsidRPr="00871F80">
        <w:t>, planktonic presence and blade settlement of epibionts</w:t>
      </w:r>
      <w:bookmarkEnd w:id="1"/>
      <w:r w:rsidRPr="00871F80">
        <w:t>. 3) Test depth effects on epibiont distribution on seaweed blades.</w:t>
      </w:r>
    </w:p>
    <w:p w14:paraId="55C4B14C" w14:textId="77777777" w:rsidR="008F431D" w:rsidRPr="00871F80" w:rsidRDefault="008F431D" w:rsidP="008F431D"/>
    <w:p w14:paraId="5CFCC468" w14:textId="2C48A6FA" w:rsidR="00016943" w:rsidRPr="00871F80" w:rsidRDefault="00A83C13" w:rsidP="00817395">
      <w:pPr>
        <w:pStyle w:val="EndNoteBibliography"/>
        <w:spacing w:after="0"/>
        <w:ind w:left="720" w:hanging="720"/>
        <w:rPr>
          <w:b/>
          <w:bCs/>
        </w:rPr>
      </w:pPr>
      <w:r w:rsidRPr="00871F80">
        <w:rPr>
          <w:b/>
          <w:bCs/>
        </w:rPr>
        <w:t>Results and Discussion</w:t>
      </w:r>
    </w:p>
    <w:p w14:paraId="34AC392A" w14:textId="77777777" w:rsidR="00A83C13" w:rsidRPr="00871F80" w:rsidRDefault="00A83C13" w:rsidP="00817395">
      <w:pPr>
        <w:pStyle w:val="EndNoteBibliography"/>
        <w:spacing w:after="0"/>
        <w:ind w:left="720" w:hanging="720"/>
        <w:rPr>
          <w:b/>
          <w:bCs/>
        </w:rPr>
      </w:pPr>
    </w:p>
    <w:p w14:paraId="777F8D49" w14:textId="6FECDFD7" w:rsidR="00210427" w:rsidRPr="00871F80" w:rsidRDefault="00210427" w:rsidP="00817395">
      <w:pPr>
        <w:rPr>
          <w:i/>
          <w:iCs/>
        </w:rPr>
      </w:pPr>
      <w:r w:rsidRPr="00871F80">
        <w:rPr>
          <w:i/>
          <w:iCs/>
        </w:rPr>
        <w:t>Molecular vs. microscopy methods for identifying epibionts on blades and in plankton</w:t>
      </w:r>
    </w:p>
    <w:p w14:paraId="516F031F" w14:textId="0CABE893" w:rsidR="00996BFA" w:rsidRPr="00871F80" w:rsidRDefault="00B7389B" w:rsidP="00817395">
      <w:r w:rsidRPr="00871F80">
        <w:t xml:space="preserve"> </w:t>
      </w:r>
      <w:r w:rsidR="00FD45AD" w:rsidRPr="00871F80">
        <w:t xml:space="preserve">The provided dataset details </w:t>
      </w:r>
      <w:proofErr w:type="gramStart"/>
      <w:r w:rsidR="00FD45AD" w:rsidRPr="00871F80">
        <w:t>several</w:t>
      </w:r>
      <w:proofErr w:type="gramEnd"/>
      <w:r w:rsidR="00FD45AD" w:rsidRPr="00871F80">
        <w:t xml:space="preserve"> epibiont species associated with seaweed cultivation</w:t>
      </w:r>
      <w:r w:rsidR="00BD0F16" w:rsidRPr="00871F80">
        <w:t xml:space="preserve"> (</w:t>
      </w:r>
      <w:r w:rsidR="00BD0F16" w:rsidRPr="00871F80">
        <w:rPr>
          <w:i/>
          <w:iCs/>
        </w:rPr>
        <w:t>Table 2</w:t>
      </w:r>
      <w:r w:rsidR="00BD0F16" w:rsidRPr="00871F80">
        <w:t>)</w:t>
      </w:r>
      <w:r w:rsidR="00FD45AD" w:rsidRPr="00871F80">
        <w:t xml:space="preserve">. In most cases, identification of epibiont taxa </w:t>
      </w:r>
      <w:proofErr w:type="gramStart"/>
      <w:r w:rsidR="00FD45AD" w:rsidRPr="00871F80">
        <w:t>was achieved</w:t>
      </w:r>
      <w:proofErr w:type="gramEnd"/>
      <w:r w:rsidR="00FD45AD" w:rsidRPr="00871F80">
        <w:t xml:space="preserve"> only to the resolution level of order (e.g. </w:t>
      </w:r>
      <w:r w:rsidR="000F6814" w:rsidRPr="00871F80">
        <w:t>Amphipoda</w:t>
      </w:r>
      <w:r w:rsidR="00FD45AD" w:rsidRPr="00871F80">
        <w:t>/</w:t>
      </w:r>
      <w:r w:rsidR="000F6814" w:rsidRPr="00871F80">
        <w:t>H</w:t>
      </w:r>
      <w:r w:rsidR="00FD45AD" w:rsidRPr="00871F80">
        <w:t xml:space="preserve">ydrozoa). </w:t>
      </w:r>
      <w:proofErr w:type="gramStart"/>
      <w:r w:rsidR="00FD45AD" w:rsidRPr="00871F80">
        <w:t>Several of</w:t>
      </w:r>
      <w:proofErr w:type="gramEnd"/>
      <w:r w:rsidR="00FD45AD" w:rsidRPr="00871F80">
        <w:t xml:space="preserve"> the epibionts </w:t>
      </w:r>
      <w:proofErr w:type="gramStart"/>
      <w:r w:rsidR="00FD45AD" w:rsidRPr="00871F80">
        <w:t>were identified</w:t>
      </w:r>
      <w:proofErr w:type="gramEnd"/>
      <w:r w:rsidR="00FD45AD" w:rsidRPr="00871F80">
        <w:t xml:space="preserve"> on the blades via rope scrubbing, a method that involved scraping biofouling organisms from cultivation ropes that </w:t>
      </w:r>
      <w:proofErr w:type="gramStart"/>
      <w:r w:rsidR="00FD45AD" w:rsidRPr="00871F80">
        <w:t>are submerged</w:t>
      </w:r>
      <w:proofErr w:type="gramEnd"/>
      <w:r w:rsidR="00FD45AD" w:rsidRPr="00871F80">
        <w:t xml:space="preserve"> in the water column prior to macroalgal seeding. This temporal relationship indicates </w:t>
      </w:r>
      <w:r w:rsidR="00C80632" w:rsidRPr="00871F80">
        <w:t xml:space="preserve">that epibionts may colonise farm ropes and remain there until blades have grown to a suitable size for colonisation. Farming operations may benefit from cleaning ropes or removing lines from the sea altogether prior to seeding to mitigate their </w:t>
      </w:r>
      <w:r w:rsidR="001D6268">
        <w:t>reservoir/</w:t>
      </w:r>
      <w:r w:rsidR="00C80632" w:rsidRPr="00871F80">
        <w:t xml:space="preserve">vector effect. </w:t>
      </w:r>
    </w:p>
    <w:p w14:paraId="1CC45A88" w14:textId="4A2BCEDB" w:rsidR="00C80632" w:rsidRPr="00871F80" w:rsidRDefault="00C80632" w:rsidP="00817395">
      <w:pPr>
        <w:rPr>
          <w:i/>
          <w:iCs/>
        </w:rPr>
      </w:pPr>
      <w:r w:rsidRPr="00871F80">
        <w:t xml:space="preserve">Planktonic identification of species is always difficult due to the often-fragmented form of samples as well as the strong morphological similarities among species and life-stages. However, the integrated use of DNA barcoding and BLAST sequence analysis provided </w:t>
      </w:r>
      <w:proofErr w:type="gramStart"/>
      <w:r w:rsidRPr="00871F80">
        <w:t xml:space="preserve">considerably </w:t>
      </w:r>
      <w:r w:rsidR="000F6814" w:rsidRPr="00871F80">
        <w:t>enhanced</w:t>
      </w:r>
      <w:proofErr w:type="gramEnd"/>
      <w:r w:rsidR="000F6814" w:rsidRPr="00871F80">
        <w:t xml:space="preserve"> taxonomic resolution. For example, </w:t>
      </w:r>
      <w:r w:rsidR="000F6814" w:rsidRPr="00871F80">
        <w:rPr>
          <w:i/>
          <w:iCs/>
        </w:rPr>
        <w:t>Hiatella arctica</w:t>
      </w:r>
      <w:r w:rsidR="000F6814" w:rsidRPr="00871F80">
        <w:t xml:space="preserve"> and </w:t>
      </w:r>
      <w:r w:rsidR="000F6814" w:rsidRPr="00871F80">
        <w:rPr>
          <w:i/>
          <w:iCs/>
        </w:rPr>
        <w:t>Celleporella hyalina</w:t>
      </w:r>
      <w:r w:rsidR="000F6814" w:rsidRPr="00871F80">
        <w:t xml:space="preserve"> </w:t>
      </w:r>
      <w:proofErr w:type="gramStart"/>
      <w:r w:rsidR="000F6814" w:rsidRPr="00871F80">
        <w:t>were confidently identified</w:t>
      </w:r>
      <w:proofErr w:type="gramEnd"/>
      <w:r w:rsidR="000F6814" w:rsidRPr="00871F80">
        <w:t xml:space="preserve"> from high-percentage barcode matches, despite limited plankton identification. This molecular approach not only corroborated physical detection methods but also provided insight into species that may otherwise go unnoticed using microscopy alone. Overall, integrating visual data with barcoding reveals key species affecting seaweed farms and </w:t>
      </w:r>
      <w:proofErr w:type="gramStart"/>
      <w:r w:rsidR="00020393" w:rsidRPr="00871F80">
        <w:t>ultimately</w:t>
      </w:r>
      <w:r w:rsidR="000F6814" w:rsidRPr="00871F80">
        <w:t xml:space="preserve"> advances</w:t>
      </w:r>
      <w:proofErr w:type="gramEnd"/>
      <w:r w:rsidR="000F6814" w:rsidRPr="00871F80">
        <w:t xml:space="preserve"> the understanding of biofouling dynamics.</w:t>
      </w:r>
    </w:p>
    <w:p w14:paraId="2F33781B" w14:textId="77777777" w:rsidR="00996BFA" w:rsidRDefault="00996BFA" w:rsidP="00817395">
      <w:pPr>
        <w:pStyle w:val="EndNoteBibliography"/>
        <w:spacing w:after="0"/>
      </w:pPr>
    </w:p>
    <w:p w14:paraId="32AD2E1B" w14:textId="77777777" w:rsidR="001D6268" w:rsidRDefault="001D6268" w:rsidP="00817395">
      <w:pPr>
        <w:pStyle w:val="EndNoteBibliography"/>
        <w:spacing w:after="0"/>
      </w:pPr>
    </w:p>
    <w:p w14:paraId="1A8FCA08" w14:textId="77777777" w:rsidR="001D6268" w:rsidRDefault="001D6268" w:rsidP="00817395">
      <w:pPr>
        <w:pStyle w:val="EndNoteBibliography"/>
        <w:spacing w:after="0"/>
      </w:pPr>
    </w:p>
    <w:p w14:paraId="136A0642" w14:textId="77777777" w:rsidR="001D6268" w:rsidRDefault="001D6268" w:rsidP="00817395">
      <w:pPr>
        <w:pStyle w:val="EndNoteBibliography"/>
        <w:spacing w:after="0"/>
      </w:pPr>
    </w:p>
    <w:p w14:paraId="4D6F2D89" w14:textId="77777777" w:rsidR="001D6268" w:rsidRDefault="001D6268" w:rsidP="00817395">
      <w:pPr>
        <w:pStyle w:val="EndNoteBibliography"/>
        <w:spacing w:after="0"/>
      </w:pPr>
    </w:p>
    <w:p w14:paraId="3B58E67C" w14:textId="77777777" w:rsidR="001D6268" w:rsidRPr="00871F80" w:rsidRDefault="001D6268" w:rsidP="00817395">
      <w:pPr>
        <w:pStyle w:val="EndNoteBibliography"/>
        <w:spacing w:after="0"/>
      </w:pPr>
    </w:p>
    <w:p w14:paraId="07487200" w14:textId="77777777" w:rsidR="00996BFA" w:rsidRPr="00871F80" w:rsidRDefault="00996BFA" w:rsidP="00817395">
      <w:pPr>
        <w:pStyle w:val="EndNoteBibliography"/>
        <w:spacing w:after="0"/>
      </w:pPr>
    </w:p>
    <w:p w14:paraId="13FA9BC1" w14:textId="77777777" w:rsidR="00996BFA" w:rsidRPr="00871F80" w:rsidRDefault="00996BFA" w:rsidP="00817395">
      <w:pPr>
        <w:pStyle w:val="EndNoteBibliography"/>
        <w:spacing w:after="0"/>
      </w:pPr>
    </w:p>
    <w:p w14:paraId="7FE6B5D6" w14:textId="77777777" w:rsidR="00996BFA" w:rsidRPr="00871F80" w:rsidRDefault="00996BFA" w:rsidP="00817395">
      <w:pPr>
        <w:pStyle w:val="EndNoteBibliography"/>
        <w:spacing w:after="0"/>
      </w:pPr>
    </w:p>
    <w:p w14:paraId="7521F809" w14:textId="77777777" w:rsidR="00996BFA" w:rsidRPr="00871F80" w:rsidRDefault="00996BFA" w:rsidP="00817395">
      <w:pPr>
        <w:pStyle w:val="EndNoteBibliography"/>
        <w:spacing w:after="0"/>
      </w:pPr>
    </w:p>
    <w:p w14:paraId="2565D416" w14:textId="77777777" w:rsidR="00996BFA" w:rsidRPr="00871F80" w:rsidRDefault="00996BFA" w:rsidP="00817395">
      <w:pPr>
        <w:pStyle w:val="EndNoteBibliography"/>
        <w:spacing w:after="0"/>
      </w:pPr>
    </w:p>
    <w:p w14:paraId="64F22FFA" w14:textId="77777777" w:rsidR="00817395" w:rsidRPr="00871F80" w:rsidRDefault="00817395" w:rsidP="00817395">
      <w:pPr>
        <w:pStyle w:val="EndNoteBibliography"/>
        <w:spacing w:after="0"/>
        <w:rPr>
          <w:b/>
          <w:bCs/>
          <w:sz w:val="18"/>
          <w:szCs w:val="18"/>
        </w:rPr>
      </w:pPr>
    </w:p>
    <w:p w14:paraId="586657F5" w14:textId="77777777" w:rsidR="00B47DFA" w:rsidRPr="00871F80" w:rsidRDefault="00B47DFA" w:rsidP="00817395">
      <w:pPr>
        <w:pStyle w:val="EndNoteBibliography"/>
        <w:spacing w:after="0"/>
        <w:rPr>
          <w:b/>
          <w:bCs/>
          <w:sz w:val="18"/>
          <w:szCs w:val="18"/>
        </w:rPr>
      </w:pPr>
    </w:p>
    <w:p w14:paraId="3726AF03" w14:textId="77777777" w:rsidR="00B47DFA" w:rsidRPr="00871F80" w:rsidRDefault="00B47DFA" w:rsidP="00817395">
      <w:pPr>
        <w:pStyle w:val="EndNoteBibliography"/>
        <w:spacing w:after="0"/>
        <w:rPr>
          <w:b/>
          <w:bCs/>
          <w:sz w:val="18"/>
          <w:szCs w:val="18"/>
        </w:rPr>
      </w:pPr>
    </w:p>
    <w:p w14:paraId="55302705" w14:textId="77777777" w:rsidR="00B47DFA" w:rsidRPr="00871F80" w:rsidRDefault="00B47DFA" w:rsidP="00817395">
      <w:pPr>
        <w:pStyle w:val="EndNoteBibliography"/>
        <w:spacing w:after="0"/>
        <w:rPr>
          <w:b/>
          <w:bCs/>
          <w:sz w:val="18"/>
          <w:szCs w:val="18"/>
        </w:rPr>
      </w:pPr>
    </w:p>
    <w:p w14:paraId="7F826EE0" w14:textId="77777777" w:rsidR="00B47DFA" w:rsidRPr="00871F80" w:rsidRDefault="00B47DFA" w:rsidP="00817395">
      <w:pPr>
        <w:pStyle w:val="EndNoteBibliography"/>
        <w:spacing w:after="0"/>
        <w:rPr>
          <w:b/>
          <w:bCs/>
          <w:sz w:val="18"/>
          <w:szCs w:val="18"/>
        </w:rPr>
      </w:pPr>
    </w:p>
    <w:p w14:paraId="60881B32" w14:textId="77777777" w:rsidR="00B47DFA" w:rsidRPr="00871F80" w:rsidRDefault="00B47DFA" w:rsidP="00817395">
      <w:pPr>
        <w:pStyle w:val="EndNoteBibliography"/>
        <w:spacing w:after="0"/>
        <w:rPr>
          <w:b/>
          <w:bCs/>
          <w:sz w:val="18"/>
          <w:szCs w:val="18"/>
        </w:rPr>
      </w:pPr>
    </w:p>
    <w:p w14:paraId="65919D66" w14:textId="77777777" w:rsidR="00B47DFA" w:rsidRPr="00871F80" w:rsidRDefault="00B47DFA" w:rsidP="00817395">
      <w:pPr>
        <w:pStyle w:val="EndNoteBibliography"/>
        <w:spacing w:after="0"/>
        <w:rPr>
          <w:b/>
          <w:bCs/>
          <w:sz w:val="18"/>
          <w:szCs w:val="18"/>
        </w:rPr>
      </w:pPr>
    </w:p>
    <w:p w14:paraId="09C0BEC8" w14:textId="646F3896" w:rsidR="000F4700" w:rsidRPr="00871F80" w:rsidRDefault="00627139" w:rsidP="001901C4">
      <w:pPr>
        <w:pStyle w:val="EndNoteBibliography"/>
        <w:spacing w:after="0"/>
        <w:jc w:val="both"/>
        <w:rPr>
          <w:sz w:val="18"/>
          <w:szCs w:val="18"/>
        </w:rPr>
      </w:pPr>
      <w:r w:rsidRPr="00871F80">
        <w:rPr>
          <w:b/>
          <w:bCs/>
          <w:sz w:val="18"/>
          <w:szCs w:val="18"/>
        </w:rPr>
        <w:lastRenderedPageBreak/>
        <w:t xml:space="preserve">Table </w:t>
      </w:r>
      <w:r w:rsidR="00FD45AD" w:rsidRPr="00871F80">
        <w:rPr>
          <w:b/>
          <w:bCs/>
          <w:sz w:val="18"/>
          <w:szCs w:val="18"/>
        </w:rPr>
        <w:t>2</w:t>
      </w:r>
      <w:r w:rsidRPr="00871F80">
        <w:rPr>
          <w:b/>
          <w:bCs/>
          <w:sz w:val="18"/>
          <w:szCs w:val="18"/>
        </w:rPr>
        <w:t>.</w:t>
      </w:r>
      <w:r w:rsidRPr="00871F80">
        <w:rPr>
          <w:sz w:val="18"/>
          <w:szCs w:val="18"/>
        </w:rPr>
        <w:t xml:space="preserve"> </w:t>
      </w:r>
      <w:r w:rsidRPr="00871F80">
        <w:rPr>
          <w:i/>
          <w:iCs/>
          <w:sz w:val="18"/>
          <w:szCs w:val="18"/>
        </w:rPr>
        <w:t>Summary of epibiont taxa identified and the highest taxonomic resolution achieved by each method: visual identification from blades, planktonic microscopy surveys, and DNA barcoding. Percentage value (%) denotes percentage identity match of sequence with GenBank database. Rope scrub presence (Y/N) denotes taxa identification from scrub</w:t>
      </w:r>
      <w:r w:rsidR="007009BD" w:rsidRPr="00871F80">
        <w:rPr>
          <w:i/>
          <w:iCs/>
          <w:sz w:val="18"/>
          <w:szCs w:val="18"/>
        </w:rPr>
        <w:t>bing of farm ropes prior to seaweed seeding</w:t>
      </w:r>
      <w:r w:rsidRPr="00871F80">
        <w:rPr>
          <w:i/>
          <w:iCs/>
          <w:sz w:val="18"/>
          <w:szCs w:val="18"/>
        </w:rPr>
        <w:t>.</w:t>
      </w:r>
    </w:p>
    <w:tbl>
      <w:tblPr>
        <w:tblStyle w:val="PlainTable1"/>
        <w:tblpPr w:leftFromText="180" w:rightFromText="180" w:vertAnchor="page" w:horzAnchor="margin" w:tblpXSpec="center" w:tblpY="2376"/>
        <w:tblW w:w="9918" w:type="dxa"/>
        <w:tblLayout w:type="fixed"/>
        <w:tblLook w:val="04A0" w:firstRow="1" w:lastRow="0" w:firstColumn="1" w:lastColumn="0" w:noHBand="0" w:noVBand="1"/>
      </w:tblPr>
      <w:tblGrid>
        <w:gridCol w:w="1361"/>
        <w:gridCol w:w="1325"/>
        <w:gridCol w:w="1666"/>
        <w:gridCol w:w="1455"/>
        <w:gridCol w:w="4111"/>
      </w:tblGrid>
      <w:tr w:rsidR="00871F80" w:rsidRPr="00871F80" w14:paraId="7C1F9C46" w14:textId="3AA7B45C" w:rsidTr="007009B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1" w:type="dxa"/>
          </w:tcPr>
          <w:p w14:paraId="617E8F20" w14:textId="5D453338" w:rsidR="0007146E" w:rsidRPr="00871F80" w:rsidRDefault="0007146E" w:rsidP="00817395">
            <w:pPr>
              <w:pStyle w:val="EndNoteBibliography"/>
              <w:rPr>
                <w:sz w:val="20"/>
                <w:szCs w:val="20"/>
              </w:rPr>
            </w:pPr>
            <w:r w:rsidRPr="00871F80">
              <w:rPr>
                <w:sz w:val="20"/>
                <w:szCs w:val="20"/>
              </w:rPr>
              <w:t>Epibiont ID</w:t>
            </w:r>
          </w:p>
        </w:tc>
        <w:tc>
          <w:tcPr>
            <w:tcW w:w="1325" w:type="dxa"/>
          </w:tcPr>
          <w:p w14:paraId="4F45B7B5" w14:textId="774C15A2" w:rsidR="0007146E" w:rsidRPr="00871F80" w:rsidRDefault="0007146E"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Plankton ID</w:t>
            </w:r>
          </w:p>
        </w:tc>
        <w:tc>
          <w:tcPr>
            <w:tcW w:w="1666" w:type="dxa"/>
          </w:tcPr>
          <w:p w14:paraId="40A588F9" w14:textId="7EBDB125" w:rsidR="0007146E" w:rsidRPr="00871F80" w:rsidRDefault="0007146E"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Barcode ID</w:t>
            </w:r>
          </w:p>
        </w:tc>
        <w:tc>
          <w:tcPr>
            <w:tcW w:w="1455" w:type="dxa"/>
          </w:tcPr>
          <w:p w14:paraId="298499B7" w14:textId="5077145F" w:rsidR="0007146E" w:rsidRPr="00871F80" w:rsidRDefault="0007146E"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Rope Scrub Presence</w:t>
            </w:r>
          </w:p>
        </w:tc>
        <w:tc>
          <w:tcPr>
            <w:tcW w:w="4111" w:type="dxa"/>
          </w:tcPr>
          <w:p w14:paraId="4EBF0D1B" w14:textId="2DFED044" w:rsidR="0007146E" w:rsidRPr="00871F80" w:rsidRDefault="0007146E"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Photo</w:t>
            </w:r>
          </w:p>
        </w:tc>
      </w:tr>
      <w:tr w:rsidR="00871F80" w:rsidRPr="00871F80" w14:paraId="317420CA" w14:textId="12669CED" w:rsidTr="001E65C1">
        <w:trPr>
          <w:cnfStyle w:val="000000100000" w:firstRow="0" w:lastRow="0" w:firstColumn="0" w:lastColumn="0" w:oddVBand="0" w:evenVBand="0" w:oddHBand="1" w:evenHBand="0" w:firstRowFirstColumn="0" w:firstRowLastColumn="0" w:lastRowFirstColumn="0" w:lastRowLastColumn="0"/>
          <w:trHeight w:val="2890"/>
        </w:trPr>
        <w:tc>
          <w:tcPr>
            <w:cnfStyle w:val="001000000000" w:firstRow="0" w:lastRow="0" w:firstColumn="1" w:lastColumn="0" w:oddVBand="0" w:evenVBand="0" w:oddHBand="0" w:evenHBand="0" w:firstRowFirstColumn="0" w:firstRowLastColumn="0" w:lastRowFirstColumn="0" w:lastRowLastColumn="0"/>
            <w:tcW w:w="1361" w:type="dxa"/>
          </w:tcPr>
          <w:p w14:paraId="63BB151A" w14:textId="055B9172" w:rsidR="0007146E" w:rsidRPr="00871F80" w:rsidRDefault="0007146E" w:rsidP="00817395">
            <w:pPr>
              <w:pStyle w:val="EndNoteBibliography"/>
              <w:rPr>
                <w:b w:val="0"/>
                <w:bCs w:val="0"/>
                <w:sz w:val="20"/>
                <w:szCs w:val="20"/>
              </w:rPr>
            </w:pPr>
            <w:r w:rsidRPr="00871F80">
              <w:rPr>
                <w:b w:val="0"/>
                <w:bCs w:val="0"/>
                <w:sz w:val="20"/>
                <w:szCs w:val="20"/>
              </w:rPr>
              <w:t>Amphipoda (Caprellidae)</w:t>
            </w:r>
          </w:p>
        </w:tc>
        <w:tc>
          <w:tcPr>
            <w:tcW w:w="1325" w:type="dxa"/>
          </w:tcPr>
          <w:p w14:paraId="1B256109" w14:textId="5DDF064B"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NA</w:t>
            </w:r>
          </w:p>
        </w:tc>
        <w:tc>
          <w:tcPr>
            <w:tcW w:w="1666" w:type="dxa"/>
          </w:tcPr>
          <w:p w14:paraId="040860E7" w14:textId="5D735B44"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i/>
                <w:iCs/>
                <w:sz w:val="20"/>
                <w:szCs w:val="20"/>
              </w:rPr>
              <w:t>Caprella mutica</w:t>
            </w:r>
            <w:r w:rsidRPr="00871F80">
              <w:rPr>
                <w:sz w:val="20"/>
                <w:szCs w:val="20"/>
              </w:rPr>
              <w:t xml:space="preserve"> (100%)</w:t>
            </w:r>
          </w:p>
        </w:tc>
        <w:tc>
          <w:tcPr>
            <w:tcW w:w="1455" w:type="dxa"/>
          </w:tcPr>
          <w:p w14:paraId="507A2E19" w14:textId="4C05C372"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Y</w:t>
            </w:r>
          </w:p>
        </w:tc>
        <w:tc>
          <w:tcPr>
            <w:tcW w:w="4111" w:type="dxa"/>
          </w:tcPr>
          <w:p w14:paraId="059EFAF4" w14:textId="5DFA71FF" w:rsidR="0007146E" w:rsidRPr="00871F80" w:rsidRDefault="0007146E" w:rsidP="00817395">
            <w:pPr>
              <w:pStyle w:val="NoSpacing"/>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871F80">
              <w:rPr>
                <w:noProof/>
                <w:sz w:val="20"/>
                <w:szCs w:val="20"/>
              </w:rPr>
              <w:drawing>
                <wp:inline distT="0" distB="0" distL="0" distR="0" wp14:anchorId="1CC61ED1" wp14:editId="5836BE8C">
                  <wp:extent cx="2570963" cy="1869744"/>
                  <wp:effectExtent l="0" t="0" r="1270" b="0"/>
                  <wp:docPr id="1123298193"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6450" cy="1873734"/>
                          </a:xfrm>
                          <a:prstGeom prst="rect">
                            <a:avLst/>
                          </a:prstGeom>
                          <a:noFill/>
                          <a:ln>
                            <a:noFill/>
                          </a:ln>
                        </pic:spPr>
                      </pic:pic>
                    </a:graphicData>
                  </a:graphic>
                </wp:inline>
              </w:drawing>
            </w:r>
          </w:p>
        </w:tc>
      </w:tr>
      <w:tr w:rsidR="00871F80" w:rsidRPr="00871F80" w14:paraId="76C93D3C" w14:textId="3F0E27BA" w:rsidTr="007009BD">
        <w:trPr>
          <w:trHeight w:val="20"/>
        </w:trPr>
        <w:tc>
          <w:tcPr>
            <w:cnfStyle w:val="001000000000" w:firstRow="0" w:lastRow="0" w:firstColumn="1" w:lastColumn="0" w:oddVBand="0" w:evenVBand="0" w:oddHBand="0" w:evenHBand="0" w:firstRowFirstColumn="0" w:firstRowLastColumn="0" w:lastRowFirstColumn="0" w:lastRowLastColumn="0"/>
            <w:tcW w:w="1361" w:type="dxa"/>
          </w:tcPr>
          <w:p w14:paraId="4F1AC584" w14:textId="0EAB3E91" w:rsidR="0007146E" w:rsidRPr="00871F80" w:rsidRDefault="0007146E" w:rsidP="00817395">
            <w:pPr>
              <w:pStyle w:val="EndNoteBibliography"/>
              <w:rPr>
                <w:b w:val="0"/>
                <w:bCs w:val="0"/>
                <w:sz w:val="20"/>
                <w:szCs w:val="20"/>
              </w:rPr>
            </w:pPr>
            <w:r w:rsidRPr="00871F80">
              <w:rPr>
                <w:b w:val="0"/>
                <w:bCs w:val="0"/>
                <w:sz w:val="20"/>
                <w:szCs w:val="20"/>
              </w:rPr>
              <w:t>Amphipoda (Caprellidae)</w:t>
            </w:r>
          </w:p>
        </w:tc>
        <w:tc>
          <w:tcPr>
            <w:tcW w:w="1325" w:type="dxa"/>
          </w:tcPr>
          <w:p w14:paraId="51183484" w14:textId="46366CEF"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NA</w:t>
            </w:r>
          </w:p>
        </w:tc>
        <w:tc>
          <w:tcPr>
            <w:tcW w:w="1666" w:type="dxa"/>
          </w:tcPr>
          <w:p w14:paraId="28A38472" w14:textId="18E2A9C9"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i/>
                <w:iCs/>
                <w:sz w:val="20"/>
                <w:szCs w:val="20"/>
              </w:rPr>
              <w:t>Jassa herdmani</w:t>
            </w:r>
            <w:r w:rsidRPr="00871F80">
              <w:rPr>
                <w:sz w:val="20"/>
                <w:szCs w:val="20"/>
              </w:rPr>
              <w:t xml:space="preserve"> (100%)</w:t>
            </w:r>
          </w:p>
        </w:tc>
        <w:tc>
          <w:tcPr>
            <w:tcW w:w="1455" w:type="dxa"/>
          </w:tcPr>
          <w:p w14:paraId="241CD0BF" w14:textId="4C877574"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Y</w:t>
            </w:r>
          </w:p>
        </w:tc>
        <w:tc>
          <w:tcPr>
            <w:tcW w:w="4111" w:type="dxa"/>
          </w:tcPr>
          <w:p w14:paraId="1D16D02E" w14:textId="6BF42797"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lang w:val="en-GB"/>
              </w:rPr>
            </w:pPr>
            <w:r w:rsidRPr="00871F80">
              <w:rPr>
                <w:sz w:val="20"/>
                <w:szCs w:val="20"/>
                <w:lang w:val="en-GB"/>
              </w:rPr>
              <w:drawing>
                <wp:inline distT="0" distB="0" distL="0" distR="0" wp14:anchorId="28A9FD78" wp14:editId="03D8096A">
                  <wp:extent cx="2592000" cy="1908000"/>
                  <wp:effectExtent l="0" t="0" r="0" b="0"/>
                  <wp:docPr id="2048841936"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92000" cy="1908000"/>
                          </a:xfrm>
                          <a:prstGeom prst="rect">
                            <a:avLst/>
                          </a:prstGeom>
                          <a:noFill/>
                          <a:ln>
                            <a:noFill/>
                          </a:ln>
                        </pic:spPr>
                      </pic:pic>
                    </a:graphicData>
                  </a:graphic>
                </wp:inline>
              </w:drawing>
            </w:r>
          </w:p>
        </w:tc>
      </w:tr>
      <w:tr w:rsidR="00871F80" w:rsidRPr="00871F80" w14:paraId="4F5AC504" w14:textId="0F3D44BD" w:rsidTr="007009B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1" w:type="dxa"/>
          </w:tcPr>
          <w:p w14:paraId="213F123F" w14:textId="3B298189" w:rsidR="0007146E" w:rsidRPr="00871F80" w:rsidRDefault="0007146E" w:rsidP="00817395">
            <w:pPr>
              <w:pStyle w:val="EndNoteBibliography"/>
              <w:rPr>
                <w:b w:val="0"/>
                <w:bCs w:val="0"/>
                <w:sz w:val="20"/>
                <w:szCs w:val="20"/>
              </w:rPr>
            </w:pPr>
            <w:r w:rsidRPr="00871F80">
              <w:rPr>
                <w:b w:val="0"/>
                <w:bCs w:val="0"/>
                <w:sz w:val="20"/>
                <w:szCs w:val="20"/>
              </w:rPr>
              <w:t>Amphipoda (Jassa)</w:t>
            </w:r>
          </w:p>
        </w:tc>
        <w:tc>
          <w:tcPr>
            <w:tcW w:w="1325" w:type="dxa"/>
          </w:tcPr>
          <w:p w14:paraId="0BABC0A6" w14:textId="435AE2E0"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NA</w:t>
            </w:r>
          </w:p>
        </w:tc>
        <w:tc>
          <w:tcPr>
            <w:tcW w:w="1666" w:type="dxa"/>
          </w:tcPr>
          <w:p w14:paraId="570A57E7" w14:textId="78EF564E"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i/>
                <w:iCs/>
                <w:sz w:val="20"/>
                <w:szCs w:val="20"/>
              </w:rPr>
              <w:t>Jassa herdmani</w:t>
            </w:r>
            <w:r w:rsidRPr="00871F80">
              <w:rPr>
                <w:sz w:val="20"/>
                <w:szCs w:val="20"/>
              </w:rPr>
              <w:t xml:space="preserve"> (100%)</w:t>
            </w:r>
          </w:p>
        </w:tc>
        <w:tc>
          <w:tcPr>
            <w:tcW w:w="1455" w:type="dxa"/>
          </w:tcPr>
          <w:p w14:paraId="42DB0A37" w14:textId="6A26DDF8"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Y</w:t>
            </w:r>
          </w:p>
        </w:tc>
        <w:tc>
          <w:tcPr>
            <w:tcW w:w="4111" w:type="dxa"/>
          </w:tcPr>
          <w:p w14:paraId="3C82B9D6" w14:textId="109FB189"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lang w:val="en-GB"/>
              </w:rPr>
            </w:pPr>
            <w:r w:rsidRPr="00871F80">
              <w:rPr>
                <w:sz w:val="20"/>
                <w:szCs w:val="20"/>
                <w:lang w:val="en-GB"/>
              </w:rPr>
              <w:drawing>
                <wp:inline distT="0" distB="0" distL="0" distR="0" wp14:anchorId="14936FDF" wp14:editId="0E4D3BFA">
                  <wp:extent cx="2592000" cy="1908000"/>
                  <wp:effectExtent l="0" t="0" r="0" b="0"/>
                  <wp:docPr id="137299462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2000" cy="1908000"/>
                          </a:xfrm>
                          <a:prstGeom prst="rect">
                            <a:avLst/>
                          </a:prstGeom>
                          <a:noFill/>
                          <a:ln>
                            <a:noFill/>
                          </a:ln>
                        </pic:spPr>
                      </pic:pic>
                    </a:graphicData>
                  </a:graphic>
                </wp:inline>
              </w:drawing>
            </w:r>
          </w:p>
        </w:tc>
      </w:tr>
      <w:tr w:rsidR="00871F80" w:rsidRPr="00871F80" w14:paraId="260F7A5B" w14:textId="77777777" w:rsidTr="007009BD">
        <w:trPr>
          <w:trHeight w:val="20"/>
        </w:trPr>
        <w:tc>
          <w:tcPr>
            <w:cnfStyle w:val="001000000000" w:firstRow="0" w:lastRow="0" w:firstColumn="1" w:lastColumn="0" w:oddVBand="0" w:evenVBand="0" w:oddHBand="0" w:evenHBand="0" w:firstRowFirstColumn="0" w:firstRowLastColumn="0" w:lastRowFirstColumn="0" w:lastRowLastColumn="0"/>
            <w:tcW w:w="1361" w:type="dxa"/>
          </w:tcPr>
          <w:p w14:paraId="72B35014" w14:textId="1E061741" w:rsidR="0007146E" w:rsidRPr="00871F80" w:rsidRDefault="0007146E" w:rsidP="00817395">
            <w:pPr>
              <w:pStyle w:val="EndNoteBibliography"/>
              <w:rPr>
                <w:b w:val="0"/>
                <w:bCs w:val="0"/>
                <w:sz w:val="20"/>
                <w:szCs w:val="20"/>
              </w:rPr>
            </w:pPr>
            <w:r w:rsidRPr="00871F80">
              <w:rPr>
                <w:b w:val="0"/>
                <w:bCs w:val="0"/>
                <w:sz w:val="20"/>
                <w:szCs w:val="20"/>
              </w:rPr>
              <w:t>Bryozoans (cf Celleporella hyalina)</w:t>
            </w:r>
          </w:p>
        </w:tc>
        <w:tc>
          <w:tcPr>
            <w:tcW w:w="1325" w:type="dxa"/>
          </w:tcPr>
          <w:p w14:paraId="6413F504" w14:textId="031670A4"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Cyphonaute</w:t>
            </w:r>
          </w:p>
        </w:tc>
        <w:tc>
          <w:tcPr>
            <w:tcW w:w="1666" w:type="dxa"/>
          </w:tcPr>
          <w:p w14:paraId="6CAB8E11" w14:textId="0E9F782F"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i/>
                <w:iCs/>
                <w:sz w:val="20"/>
                <w:szCs w:val="20"/>
              </w:rPr>
              <w:t>Celleporella hyalina</w:t>
            </w:r>
            <w:r w:rsidRPr="00871F80">
              <w:rPr>
                <w:sz w:val="20"/>
                <w:szCs w:val="20"/>
              </w:rPr>
              <w:t xml:space="preserve"> (98.79%)</w:t>
            </w:r>
          </w:p>
        </w:tc>
        <w:tc>
          <w:tcPr>
            <w:tcW w:w="1455" w:type="dxa"/>
          </w:tcPr>
          <w:p w14:paraId="0C76066F" w14:textId="20155C77"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N</w:t>
            </w:r>
          </w:p>
        </w:tc>
        <w:tc>
          <w:tcPr>
            <w:tcW w:w="4111" w:type="dxa"/>
          </w:tcPr>
          <w:p w14:paraId="4340BFEB" w14:textId="145B547D"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lang w:val="en-GB"/>
              </w:rPr>
            </w:pPr>
            <w:r w:rsidRPr="00871F80">
              <w:rPr>
                <w:sz w:val="20"/>
                <w:szCs w:val="20"/>
                <w:lang w:val="en-GB"/>
              </w:rPr>
              <w:drawing>
                <wp:inline distT="0" distB="0" distL="0" distR="0" wp14:anchorId="0EC4F7C2" wp14:editId="356197BB">
                  <wp:extent cx="2592000" cy="1908000"/>
                  <wp:effectExtent l="0" t="0" r="0" b="0"/>
                  <wp:docPr id="209343337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0732" t="45836" r="30727" b="31051"/>
                          <a:stretch/>
                        </pic:blipFill>
                        <pic:spPr bwMode="auto">
                          <a:xfrm>
                            <a:off x="0" y="0"/>
                            <a:ext cx="2592000" cy="1908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885FE7" w14:textId="35E416B0" w:rsidR="00A56B82" w:rsidRPr="00871F80" w:rsidRDefault="00A56B82" w:rsidP="00817395">
      <w:pPr>
        <w:rPr>
          <w:sz w:val="20"/>
          <w:szCs w:val="20"/>
        </w:rPr>
      </w:pPr>
    </w:p>
    <w:tbl>
      <w:tblPr>
        <w:tblStyle w:val="PlainTable1"/>
        <w:tblpPr w:leftFromText="180" w:rightFromText="180" w:vertAnchor="page" w:horzAnchor="margin" w:tblpXSpec="center" w:tblpY="1765"/>
        <w:tblW w:w="10069" w:type="dxa"/>
        <w:tblLayout w:type="fixed"/>
        <w:tblLook w:val="04A0" w:firstRow="1" w:lastRow="0" w:firstColumn="1" w:lastColumn="0" w:noHBand="0" w:noVBand="1"/>
      </w:tblPr>
      <w:tblGrid>
        <w:gridCol w:w="1413"/>
        <w:gridCol w:w="1276"/>
        <w:gridCol w:w="1559"/>
        <w:gridCol w:w="1559"/>
        <w:gridCol w:w="4262"/>
      </w:tblGrid>
      <w:tr w:rsidR="00871F80" w:rsidRPr="00871F80" w14:paraId="4E1856D7" w14:textId="77777777" w:rsidTr="007009B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3" w:type="dxa"/>
          </w:tcPr>
          <w:p w14:paraId="3EA21D03" w14:textId="41ED5951" w:rsidR="003250E3" w:rsidRPr="00871F80" w:rsidRDefault="003250E3" w:rsidP="00817395">
            <w:pPr>
              <w:pStyle w:val="EndNoteBibliography"/>
              <w:rPr>
                <w:sz w:val="20"/>
                <w:szCs w:val="20"/>
              </w:rPr>
            </w:pPr>
            <w:r w:rsidRPr="00871F80">
              <w:rPr>
                <w:sz w:val="20"/>
                <w:szCs w:val="20"/>
              </w:rPr>
              <w:lastRenderedPageBreak/>
              <w:t>Epibiont ID</w:t>
            </w:r>
          </w:p>
        </w:tc>
        <w:tc>
          <w:tcPr>
            <w:tcW w:w="1276" w:type="dxa"/>
          </w:tcPr>
          <w:p w14:paraId="6C3FD0D5" w14:textId="53B72FC2"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Plankton ID</w:t>
            </w:r>
          </w:p>
        </w:tc>
        <w:tc>
          <w:tcPr>
            <w:tcW w:w="1559" w:type="dxa"/>
          </w:tcPr>
          <w:p w14:paraId="673B65ED" w14:textId="35B00742"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Barcode ID</w:t>
            </w:r>
          </w:p>
        </w:tc>
        <w:tc>
          <w:tcPr>
            <w:tcW w:w="1559" w:type="dxa"/>
          </w:tcPr>
          <w:p w14:paraId="6CC21A53" w14:textId="3D134A64"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Rope Scrub Presence</w:t>
            </w:r>
          </w:p>
        </w:tc>
        <w:tc>
          <w:tcPr>
            <w:tcW w:w="4262" w:type="dxa"/>
          </w:tcPr>
          <w:p w14:paraId="6D78CB33" w14:textId="2819A8E2" w:rsidR="003250E3" w:rsidRPr="00871F80" w:rsidRDefault="003250E3" w:rsidP="00817395">
            <w:pPr>
              <w:pStyle w:val="EndNoteBibliography"/>
              <w:ind w:left="39"/>
              <w:cnfStyle w:val="100000000000" w:firstRow="1" w:lastRow="0" w:firstColumn="0" w:lastColumn="0" w:oddVBand="0" w:evenVBand="0" w:oddHBand="0" w:evenHBand="0" w:firstRowFirstColumn="0" w:firstRowLastColumn="0" w:lastRowFirstColumn="0" w:lastRowLastColumn="0"/>
              <w:rPr>
                <w:sz w:val="20"/>
                <w:szCs w:val="20"/>
                <w:lang w:val="en-GB"/>
              </w:rPr>
            </w:pPr>
            <w:r w:rsidRPr="00871F80">
              <w:rPr>
                <w:sz w:val="20"/>
                <w:szCs w:val="20"/>
              </w:rPr>
              <w:t>Photo</w:t>
            </w:r>
          </w:p>
        </w:tc>
      </w:tr>
      <w:tr w:rsidR="00871F80" w:rsidRPr="00871F80" w14:paraId="28E5332C" w14:textId="7E2022E7" w:rsidTr="001E65C1">
        <w:trPr>
          <w:cnfStyle w:val="000000100000" w:firstRow="0" w:lastRow="0" w:firstColumn="0" w:lastColumn="0" w:oddVBand="0" w:evenVBand="0" w:oddHBand="1" w:evenHBand="0" w:firstRowFirstColumn="0" w:firstRowLastColumn="0" w:lastRowFirstColumn="0" w:lastRowLastColumn="0"/>
          <w:trHeight w:val="3034"/>
        </w:trPr>
        <w:tc>
          <w:tcPr>
            <w:cnfStyle w:val="001000000000" w:firstRow="0" w:lastRow="0" w:firstColumn="1" w:lastColumn="0" w:oddVBand="0" w:evenVBand="0" w:oddHBand="0" w:evenHBand="0" w:firstRowFirstColumn="0" w:firstRowLastColumn="0" w:lastRowFirstColumn="0" w:lastRowLastColumn="0"/>
            <w:tcW w:w="1413" w:type="dxa"/>
          </w:tcPr>
          <w:p w14:paraId="6844FF45" w14:textId="4A449F43" w:rsidR="0007146E" w:rsidRPr="00871F80" w:rsidRDefault="0007146E" w:rsidP="00817395">
            <w:pPr>
              <w:pStyle w:val="EndNoteBibliography"/>
              <w:rPr>
                <w:b w:val="0"/>
                <w:bCs w:val="0"/>
                <w:sz w:val="20"/>
                <w:szCs w:val="20"/>
              </w:rPr>
            </w:pPr>
            <w:r w:rsidRPr="00871F80">
              <w:rPr>
                <w:b w:val="0"/>
                <w:bCs w:val="0"/>
                <w:sz w:val="20"/>
                <w:szCs w:val="20"/>
              </w:rPr>
              <w:t>Clam juvenile</w:t>
            </w:r>
          </w:p>
        </w:tc>
        <w:tc>
          <w:tcPr>
            <w:tcW w:w="1276" w:type="dxa"/>
          </w:tcPr>
          <w:p w14:paraId="3A01EB95" w14:textId="734C7833"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Bivalvia</w:t>
            </w:r>
          </w:p>
        </w:tc>
        <w:tc>
          <w:tcPr>
            <w:tcW w:w="1559" w:type="dxa"/>
          </w:tcPr>
          <w:p w14:paraId="76B79415" w14:textId="01F6ADE6"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i/>
                <w:iCs/>
                <w:sz w:val="20"/>
                <w:szCs w:val="20"/>
              </w:rPr>
              <w:t>Hiatella arctica</w:t>
            </w:r>
            <w:r w:rsidRPr="00871F80">
              <w:rPr>
                <w:sz w:val="20"/>
                <w:szCs w:val="20"/>
              </w:rPr>
              <w:t xml:space="preserve"> (97.7%)</w:t>
            </w:r>
          </w:p>
        </w:tc>
        <w:tc>
          <w:tcPr>
            <w:tcW w:w="1559" w:type="dxa"/>
          </w:tcPr>
          <w:p w14:paraId="7BB8EB7A" w14:textId="37A310F3"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Y</w:t>
            </w:r>
          </w:p>
        </w:tc>
        <w:tc>
          <w:tcPr>
            <w:tcW w:w="4262" w:type="dxa"/>
          </w:tcPr>
          <w:p w14:paraId="31E7E1CB" w14:textId="1BFB79D8" w:rsidR="0007146E" w:rsidRPr="00871F80" w:rsidRDefault="0007146E" w:rsidP="00817395">
            <w:pPr>
              <w:pStyle w:val="EndNoteBibliography"/>
              <w:ind w:left="39"/>
              <w:cnfStyle w:val="000000100000" w:firstRow="0" w:lastRow="0" w:firstColumn="0" w:lastColumn="0" w:oddVBand="0" w:evenVBand="0" w:oddHBand="1" w:evenHBand="0" w:firstRowFirstColumn="0" w:firstRowLastColumn="0" w:lastRowFirstColumn="0" w:lastRowLastColumn="0"/>
              <w:rPr>
                <w:sz w:val="20"/>
                <w:szCs w:val="20"/>
                <w:lang w:val="en-GB"/>
              </w:rPr>
            </w:pPr>
            <w:r w:rsidRPr="00871F80">
              <w:rPr>
                <w:sz w:val="20"/>
                <w:szCs w:val="20"/>
                <w:lang w:val="en-GB"/>
              </w:rPr>
              <w:drawing>
                <wp:inline distT="0" distB="0" distL="0" distR="0" wp14:anchorId="197E17A8" wp14:editId="155E46C0">
                  <wp:extent cx="2592000" cy="1908000"/>
                  <wp:effectExtent l="0" t="0" r="0" b="0"/>
                  <wp:docPr id="20681212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92000" cy="1908000"/>
                          </a:xfrm>
                          <a:prstGeom prst="rect">
                            <a:avLst/>
                          </a:prstGeom>
                          <a:noFill/>
                          <a:ln>
                            <a:noFill/>
                          </a:ln>
                        </pic:spPr>
                      </pic:pic>
                    </a:graphicData>
                  </a:graphic>
                </wp:inline>
              </w:drawing>
            </w:r>
          </w:p>
        </w:tc>
      </w:tr>
      <w:tr w:rsidR="00871F80" w:rsidRPr="00871F80" w14:paraId="3480149A" w14:textId="27CDF58D" w:rsidTr="007009BD">
        <w:trPr>
          <w:trHeight w:val="20"/>
        </w:trPr>
        <w:tc>
          <w:tcPr>
            <w:cnfStyle w:val="001000000000" w:firstRow="0" w:lastRow="0" w:firstColumn="1" w:lastColumn="0" w:oddVBand="0" w:evenVBand="0" w:oddHBand="0" w:evenHBand="0" w:firstRowFirstColumn="0" w:firstRowLastColumn="0" w:lastRowFirstColumn="0" w:lastRowLastColumn="0"/>
            <w:tcW w:w="1413" w:type="dxa"/>
          </w:tcPr>
          <w:p w14:paraId="7BE8F1ED" w14:textId="4513706F" w:rsidR="0007146E" w:rsidRPr="00871F80" w:rsidRDefault="0007146E" w:rsidP="00817395">
            <w:pPr>
              <w:pStyle w:val="EndNoteBibliography"/>
              <w:rPr>
                <w:b w:val="0"/>
                <w:bCs w:val="0"/>
                <w:sz w:val="20"/>
                <w:szCs w:val="20"/>
              </w:rPr>
            </w:pPr>
            <w:r w:rsidRPr="00871F80">
              <w:rPr>
                <w:b w:val="0"/>
                <w:bCs w:val="0"/>
                <w:sz w:val="20"/>
                <w:szCs w:val="20"/>
              </w:rPr>
              <w:t>Dendronotid sea slug (Doto)</w:t>
            </w:r>
          </w:p>
        </w:tc>
        <w:tc>
          <w:tcPr>
            <w:tcW w:w="1276" w:type="dxa"/>
          </w:tcPr>
          <w:p w14:paraId="32961439" w14:textId="7AD67C6B"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Gastropod</w:t>
            </w:r>
          </w:p>
        </w:tc>
        <w:tc>
          <w:tcPr>
            <w:tcW w:w="1559" w:type="dxa"/>
          </w:tcPr>
          <w:p w14:paraId="4292A3C0" w14:textId="13417319"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i/>
                <w:iCs/>
                <w:sz w:val="20"/>
                <w:szCs w:val="20"/>
              </w:rPr>
              <w:t>Doto coronata</w:t>
            </w:r>
            <w:r w:rsidRPr="00871F80">
              <w:rPr>
                <w:sz w:val="20"/>
                <w:szCs w:val="20"/>
              </w:rPr>
              <w:t xml:space="preserve"> (99.62%)</w:t>
            </w:r>
          </w:p>
        </w:tc>
        <w:tc>
          <w:tcPr>
            <w:tcW w:w="1559" w:type="dxa"/>
          </w:tcPr>
          <w:p w14:paraId="0EA0DCD0" w14:textId="210C7532"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Y</w:t>
            </w:r>
          </w:p>
        </w:tc>
        <w:tc>
          <w:tcPr>
            <w:tcW w:w="4262" w:type="dxa"/>
          </w:tcPr>
          <w:p w14:paraId="2351DCAB" w14:textId="0E185F91" w:rsidR="0007146E" w:rsidRPr="00871F80" w:rsidRDefault="0007146E" w:rsidP="00817395">
            <w:pPr>
              <w:pStyle w:val="EndNoteBibliography"/>
              <w:ind w:left="39"/>
              <w:cnfStyle w:val="000000000000" w:firstRow="0" w:lastRow="0" w:firstColumn="0" w:lastColumn="0" w:oddVBand="0" w:evenVBand="0" w:oddHBand="0" w:evenHBand="0" w:firstRowFirstColumn="0" w:firstRowLastColumn="0" w:lastRowFirstColumn="0" w:lastRowLastColumn="0"/>
              <w:rPr>
                <w:sz w:val="20"/>
                <w:szCs w:val="20"/>
                <w:lang w:val="en-GB"/>
              </w:rPr>
            </w:pPr>
            <w:r w:rsidRPr="00871F80">
              <w:rPr>
                <w:sz w:val="20"/>
                <w:szCs w:val="20"/>
                <w:lang w:val="en-GB"/>
              </w:rPr>
              <w:drawing>
                <wp:inline distT="0" distB="0" distL="0" distR="0" wp14:anchorId="0695E4A1" wp14:editId="34A087CC">
                  <wp:extent cx="2592000" cy="1908000"/>
                  <wp:effectExtent l="0" t="0" r="0" b="0"/>
                  <wp:docPr id="1454169474"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224" t="28188" r="30846" b="15425"/>
                          <a:stretch/>
                        </pic:blipFill>
                        <pic:spPr bwMode="auto">
                          <a:xfrm>
                            <a:off x="0" y="0"/>
                            <a:ext cx="2592000" cy="19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71F80" w:rsidRPr="00871F80" w14:paraId="4ADECC55" w14:textId="77777777" w:rsidTr="007009B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3" w:type="dxa"/>
          </w:tcPr>
          <w:p w14:paraId="611431ED" w14:textId="30F14430" w:rsidR="0007146E" w:rsidRPr="00871F80" w:rsidRDefault="0007146E" w:rsidP="00817395">
            <w:pPr>
              <w:pStyle w:val="EndNoteBibliography"/>
              <w:rPr>
                <w:b w:val="0"/>
                <w:bCs w:val="0"/>
                <w:sz w:val="20"/>
                <w:szCs w:val="20"/>
              </w:rPr>
            </w:pPr>
            <w:r w:rsidRPr="00871F80">
              <w:rPr>
                <w:b w:val="0"/>
                <w:bCs w:val="0"/>
                <w:sz w:val="20"/>
                <w:szCs w:val="20"/>
              </w:rPr>
              <w:t>Electra pilosa</w:t>
            </w:r>
          </w:p>
        </w:tc>
        <w:tc>
          <w:tcPr>
            <w:tcW w:w="1276" w:type="dxa"/>
          </w:tcPr>
          <w:p w14:paraId="5ECC4E4D" w14:textId="2FA1A6A3"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Cyphonaute</w:t>
            </w:r>
          </w:p>
        </w:tc>
        <w:tc>
          <w:tcPr>
            <w:tcW w:w="1559" w:type="dxa"/>
          </w:tcPr>
          <w:p w14:paraId="5EE4CDD1" w14:textId="13CE979A"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i/>
                <w:iCs/>
                <w:sz w:val="20"/>
                <w:szCs w:val="20"/>
              </w:rPr>
              <w:t>Electra pilosa</w:t>
            </w:r>
            <w:r w:rsidRPr="00871F80">
              <w:rPr>
                <w:sz w:val="20"/>
                <w:szCs w:val="20"/>
              </w:rPr>
              <w:t xml:space="preserve"> (97.3%)</w:t>
            </w:r>
          </w:p>
        </w:tc>
        <w:tc>
          <w:tcPr>
            <w:tcW w:w="1559" w:type="dxa"/>
          </w:tcPr>
          <w:p w14:paraId="0AB8AFB5" w14:textId="04A8E024"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Y</w:t>
            </w:r>
          </w:p>
        </w:tc>
        <w:tc>
          <w:tcPr>
            <w:tcW w:w="4262" w:type="dxa"/>
          </w:tcPr>
          <w:p w14:paraId="3963F5F0" w14:textId="169EBEA3" w:rsidR="0007146E" w:rsidRPr="00871F80" w:rsidRDefault="000B3969" w:rsidP="00817395">
            <w:pPr>
              <w:pStyle w:val="EndNoteBibliography"/>
              <w:ind w:left="32"/>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drawing>
                <wp:inline distT="0" distB="0" distL="0" distR="0" wp14:anchorId="630436E0" wp14:editId="05CB02CA">
                  <wp:extent cx="1597573" cy="2592000"/>
                  <wp:effectExtent l="0" t="1905" r="1270" b="1270"/>
                  <wp:docPr id="2040548462" name="Picture 3" descr="A close-up of a piece of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548462" name="Picture 3" descr="A close-up of a piece of food&#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1597573" cy="2592000"/>
                          </a:xfrm>
                          <a:prstGeom prst="rect">
                            <a:avLst/>
                          </a:prstGeom>
                        </pic:spPr>
                      </pic:pic>
                    </a:graphicData>
                  </a:graphic>
                </wp:inline>
              </w:drawing>
            </w:r>
          </w:p>
        </w:tc>
      </w:tr>
      <w:tr w:rsidR="00871F80" w:rsidRPr="00871F80" w14:paraId="2F3C1F54" w14:textId="77777777" w:rsidTr="007009BD">
        <w:trPr>
          <w:trHeight w:val="20"/>
        </w:trPr>
        <w:tc>
          <w:tcPr>
            <w:cnfStyle w:val="001000000000" w:firstRow="0" w:lastRow="0" w:firstColumn="1" w:lastColumn="0" w:oddVBand="0" w:evenVBand="0" w:oddHBand="0" w:evenHBand="0" w:firstRowFirstColumn="0" w:firstRowLastColumn="0" w:lastRowFirstColumn="0" w:lastRowLastColumn="0"/>
            <w:tcW w:w="1413" w:type="dxa"/>
          </w:tcPr>
          <w:p w14:paraId="6051B20B" w14:textId="11E6FFCE" w:rsidR="0007146E" w:rsidRPr="00871F80" w:rsidRDefault="0007146E" w:rsidP="00817395">
            <w:pPr>
              <w:pStyle w:val="EndNoteBibliography"/>
              <w:rPr>
                <w:b w:val="0"/>
                <w:bCs w:val="0"/>
                <w:sz w:val="20"/>
                <w:szCs w:val="20"/>
              </w:rPr>
            </w:pPr>
            <w:r w:rsidRPr="00871F80">
              <w:rPr>
                <w:b w:val="0"/>
                <w:bCs w:val="0"/>
                <w:sz w:val="20"/>
                <w:szCs w:val="20"/>
              </w:rPr>
              <w:t>Hydroid (Tubulariidae)</w:t>
            </w:r>
          </w:p>
        </w:tc>
        <w:tc>
          <w:tcPr>
            <w:tcW w:w="1276" w:type="dxa"/>
          </w:tcPr>
          <w:p w14:paraId="39282FAE" w14:textId="7C68DC21"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NA</w:t>
            </w:r>
          </w:p>
        </w:tc>
        <w:tc>
          <w:tcPr>
            <w:tcW w:w="1559" w:type="dxa"/>
          </w:tcPr>
          <w:p w14:paraId="55B9FE53" w14:textId="59149AA6"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i/>
                <w:iCs/>
                <w:sz w:val="20"/>
                <w:szCs w:val="20"/>
              </w:rPr>
              <w:t>Ectopleura larynx</w:t>
            </w:r>
            <w:r w:rsidRPr="00871F80">
              <w:rPr>
                <w:sz w:val="20"/>
                <w:szCs w:val="20"/>
              </w:rPr>
              <w:t xml:space="preserve"> (100%)</w:t>
            </w:r>
          </w:p>
        </w:tc>
        <w:tc>
          <w:tcPr>
            <w:tcW w:w="1559" w:type="dxa"/>
          </w:tcPr>
          <w:p w14:paraId="5B5EA75E" w14:textId="223E4B34"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Y</w:t>
            </w:r>
          </w:p>
        </w:tc>
        <w:tc>
          <w:tcPr>
            <w:tcW w:w="4262" w:type="dxa"/>
          </w:tcPr>
          <w:p w14:paraId="254DA83E" w14:textId="6CF6F675" w:rsidR="000B3969" w:rsidRPr="00871F80" w:rsidRDefault="000B3969"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lang w:val="en-GB"/>
              </w:rPr>
              <w:drawing>
                <wp:inline distT="0" distB="0" distL="0" distR="0" wp14:anchorId="5959C7E9" wp14:editId="553C55F2">
                  <wp:extent cx="2592000" cy="1944000"/>
                  <wp:effectExtent l="0" t="0" r="0" b="0"/>
                  <wp:docPr id="691053399"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flipV="1">
                            <a:off x="0" y="0"/>
                            <a:ext cx="2592000" cy="1944000"/>
                          </a:xfrm>
                          <a:prstGeom prst="rect">
                            <a:avLst/>
                          </a:prstGeom>
                          <a:noFill/>
                          <a:ln>
                            <a:noFill/>
                          </a:ln>
                        </pic:spPr>
                      </pic:pic>
                    </a:graphicData>
                  </a:graphic>
                </wp:inline>
              </w:drawing>
            </w:r>
          </w:p>
        </w:tc>
      </w:tr>
    </w:tbl>
    <w:p w14:paraId="502B9EF4" w14:textId="77777777" w:rsidR="003250E3" w:rsidRPr="00871F80" w:rsidRDefault="003250E3" w:rsidP="00817395">
      <w:pPr>
        <w:rPr>
          <w:sz w:val="20"/>
          <w:szCs w:val="20"/>
        </w:rPr>
      </w:pPr>
      <w:r w:rsidRPr="00871F80">
        <w:rPr>
          <w:b/>
          <w:bCs/>
          <w:sz w:val="20"/>
          <w:szCs w:val="20"/>
        </w:rPr>
        <w:br w:type="page"/>
      </w:r>
    </w:p>
    <w:tbl>
      <w:tblPr>
        <w:tblStyle w:val="PlainTable1"/>
        <w:tblpPr w:leftFromText="180" w:rightFromText="180" w:vertAnchor="page" w:horzAnchor="margin" w:tblpXSpec="center" w:tblpY="1765"/>
        <w:tblW w:w="10623" w:type="dxa"/>
        <w:tblLayout w:type="fixed"/>
        <w:tblLook w:val="04A0" w:firstRow="1" w:lastRow="0" w:firstColumn="1" w:lastColumn="0" w:noHBand="0" w:noVBand="1"/>
      </w:tblPr>
      <w:tblGrid>
        <w:gridCol w:w="1696"/>
        <w:gridCol w:w="1276"/>
        <w:gridCol w:w="2268"/>
        <w:gridCol w:w="1276"/>
        <w:gridCol w:w="4107"/>
      </w:tblGrid>
      <w:tr w:rsidR="00871F80" w:rsidRPr="00871F80" w14:paraId="1FF09970" w14:textId="77777777" w:rsidTr="007009B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tcPr>
          <w:p w14:paraId="63658417" w14:textId="0086D87B" w:rsidR="003250E3" w:rsidRPr="00871F80" w:rsidRDefault="003250E3" w:rsidP="00817395">
            <w:pPr>
              <w:pStyle w:val="EndNoteBibliography"/>
              <w:rPr>
                <w:sz w:val="20"/>
                <w:szCs w:val="20"/>
              </w:rPr>
            </w:pPr>
            <w:r w:rsidRPr="00871F80">
              <w:rPr>
                <w:sz w:val="20"/>
                <w:szCs w:val="20"/>
              </w:rPr>
              <w:lastRenderedPageBreak/>
              <w:t>Epibiont ID</w:t>
            </w:r>
          </w:p>
        </w:tc>
        <w:tc>
          <w:tcPr>
            <w:tcW w:w="1276" w:type="dxa"/>
          </w:tcPr>
          <w:p w14:paraId="488950D4" w14:textId="280847FF"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Plankton ID</w:t>
            </w:r>
          </w:p>
        </w:tc>
        <w:tc>
          <w:tcPr>
            <w:tcW w:w="2268" w:type="dxa"/>
          </w:tcPr>
          <w:p w14:paraId="56EEB320" w14:textId="60BEC48C"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Barcode ID</w:t>
            </w:r>
          </w:p>
        </w:tc>
        <w:tc>
          <w:tcPr>
            <w:tcW w:w="1276" w:type="dxa"/>
          </w:tcPr>
          <w:p w14:paraId="1E5AB1DC" w14:textId="11871092"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Rope Scrub Presence</w:t>
            </w:r>
          </w:p>
        </w:tc>
        <w:tc>
          <w:tcPr>
            <w:tcW w:w="4107" w:type="dxa"/>
          </w:tcPr>
          <w:p w14:paraId="18661998" w14:textId="05935F20" w:rsidR="003250E3" w:rsidRPr="00871F80" w:rsidRDefault="003250E3" w:rsidP="00817395">
            <w:pPr>
              <w:cnfStyle w:val="100000000000" w:firstRow="1" w:lastRow="0" w:firstColumn="0" w:lastColumn="0" w:oddVBand="0" w:evenVBand="0" w:oddHBand="0" w:evenHBand="0" w:firstRowFirstColumn="0" w:firstRowLastColumn="0" w:lastRowFirstColumn="0" w:lastRowLastColumn="0"/>
              <w:rPr>
                <w:rFonts w:ascii="Aptos Narrow" w:hAnsi="Aptos Narrow"/>
                <w:noProof/>
                <w:sz w:val="20"/>
                <w:szCs w:val="20"/>
              </w:rPr>
            </w:pPr>
            <w:r w:rsidRPr="00871F80">
              <w:rPr>
                <w:sz w:val="20"/>
                <w:szCs w:val="20"/>
              </w:rPr>
              <w:t>Photo</w:t>
            </w:r>
          </w:p>
        </w:tc>
      </w:tr>
      <w:tr w:rsidR="00871F80" w:rsidRPr="00871F80" w14:paraId="173690B2" w14:textId="77777777" w:rsidTr="001E65C1">
        <w:trPr>
          <w:cnfStyle w:val="000000100000" w:firstRow="0" w:lastRow="0" w:firstColumn="0" w:lastColumn="0" w:oddVBand="0" w:evenVBand="0" w:oddHBand="1" w:evenHBand="0" w:firstRowFirstColumn="0" w:firstRowLastColumn="0" w:lastRowFirstColumn="0" w:lastRowLastColumn="0"/>
          <w:trHeight w:val="3034"/>
        </w:trPr>
        <w:tc>
          <w:tcPr>
            <w:cnfStyle w:val="001000000000" w:firstRow="0" w:lastRow="0" w:firstColumn="1" w:lastColumn="0" w:oddVBand="0" w:evenVBand="0" w:oddHBand="0" w:evenHBand="0" w:firstRowFirstColumn="0" w:firstRowLastColumn="0" w:lastRowFirstColumn="0" w:lastRowLastColumn="0"/>
            <w:tcW w:w="1696" w:type="dxa"/>
          </w:tcPr>
          <w:p w14:paraId="220B4160" w14:textId="3D5B63E6" w:rsidR="0007146E" w:rsidRPr="00871F80" w:rsidRDefault="0007146E" w:rsidP="00817395">
            <w:pPr>
              <w:pStyle w:val="EndNoteBibliography"/>
              <w:rPr>
                <w:b w:val="0"/>
                <w:bCs w:val="0"/>
                <w:sz w:val="20"/>
                <w:szCs w:val="20"/>
              </w:rPr>
            </w:pPr>
            <w:r w:rsidRPr="00871F80">
              <w:rPr>
                <w:b w:val="0"/>
                <w:bCs w:val="0"/>
                <w:sz w:val="20"/>
                <w:szCs w:val="20"/>
              </w:rPr>
              <w:t>Hydroid (with Licmophora attached)</w:t>
            </w:r>
          </w:p>
        </w:tc>
        <w:tc>
          <w:tcPr>
            <w:tcW w:w="1276" w:type="dxa"/>
          </w:tcPr>
          <w:p w14:paraId="24D7C483" w14:textId="02F65EB2"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NA</w:t>
            </w:r>
          </w:p>
        </w:tc>
        <w:tc>
          <w:tcPr>
            <w:tcW w:w="2268" w:type="dxa"/>
          </w:tcPr>
          <w:p w14:paraId="049A97C1" w14:textId="2902E9ED"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i/>
                <w:iCs/>
                <w:sz w:val="20"/>
                <w:szCs w:val="20"/>
              </w:rPr>
              <w:t>Bougainvillia muscus</w:t>
            </w:r>
            <w:r w:rsidRPr="00871F80">
              <w:rPr>
                <w:sz w:val="20"/>
                <w:szCs w:val="20"/>
              </w:rPr>
              <w:t xml:space="preserve"> (99.41%)</w:t>
            </w:r>
          </w:p>
        </w:tc>
        <w:tc>
          <w:tcPr>
            <w:tcW w:w="1276" w:type="dxa"/>
          </w:tcPr>
          <w:p w14:paraId="39BC8980" w14:textId="5934EA7D"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Y</w:t>
            </w:r>
          </w:p>
        </w:tc>
        <w:tc>
          <w:tcPr>
            <w:tcW w:w="4107" w:type="dxa"/>
          </w:tcPr>
          <w:p w14:paraId="12B0799F" w14:textId="326BD9B0" w:rsidR="0007146E" w:rsidRPr="00871F80" w:rsidRDefault="000B3969" w:rsidP="00817395">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871F80">
              <w:rPr>
                <w:rFonts w:ascii="Aptos Narrow" w:hAnsi="Aptos Narrow"/>
                <w:noProof/>
                <w:sz w:val="20"/>
                <w:szCs w:val="20"/>
              </w:rPr>
              <w:drawing>
                <wp:inline distT="0" distB="0" distL="0" distR="0" wp14:anchorId="7AF6C212" wp14:editId="2A7280FC">
                  <wp:extent cx="2592000" cy="1944597"/>
                  <wp:effectExtent l="0" t="0" r="0" b="0"/>
                  <wp:docPr id="5546377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2000" cy="1944597"/>
                          </a:xfrm>
                          <a:prstGeom prst="rect">
                            <a:avLst/>
                          </a:prstGeom>
                          <a:noFill/>
                          <a:ln>
                            <a:noFill/>
                          </a:ln>
                        </pic:spPr>
                      </pic:pic>
                    </a:graphicData>
                  </a:graphic>
                </wp:inline>
              </w:drawing>
            </w:r>
          </w:p>
        </w:tc>
      </w:tr>
      <w:tr w:rsidR="00871F80" w:rsidRPr="00871F80" w14:paraId="4AD84EBE" w14:textId="77777777" w:rsidTr="007009BD">
        <w:trPr>
          <w:trHeight w:val="20"/>
        </w:trPr>
        <w:tc>
          <w:tcPr>
            <w:cnfStyle w:val="001000000000" w:firstRow="0" w:lastRow="0" w:firstColumn="1" w:lastColumn="0" w:oddVBand="0" w:evenVBand="0" w:oddHBand="0" w:evenHBand="0" w:firstRowFirstColumn="0" w:firstRowLastColumn="0" w:lastRowFirstColumn="0" w:lastRowLastColumn="0"/>
            <w:tcW w:w="1696" w:type="dxa"/>
          </w:tcPr>
          <w:p w14:paraId="308A93F6" w14:textId="5E9F0BC1" w:rsidR="0007146E" w:rsidRPr="00871F80" w:rsidRDefault="0007146E" w:rsidP="00817395">
            <w:pPr>
              <w:pStyle w:val="EndNoteBibliography"/>
              <w:rPr>
                <w:b w:val="0"/>
                <w:bCs w:val="0"/>
                <w:sz w:val="20"/>
                <w:szCs w:val="20"/>
              </w:rPr>
            </w:pPr>
            <w:r w:rsidRPr="00871F80">
              <w:rPr>
                <w:b w:val="0"/>
                <w:bCs w:val="0"/>
                <w:sz w:val="20"/>
                <w:szCs w:val="20"/>
              </w:rPr>
              <w:t>Hydroid (with Licmophora attached)</w:t>
            </w:r>
          </w:p>
        </w:tc>
        <w:tc>
          <w:tcPr>
            <w:tcW w:w="1276" w:type="dxa"/>
          </w:tcPr>
          <w:p w14:paraId="4F5B11EB" w14:textId="198BDFF1"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Clytia sp.</w:t>
            </w:r>
          </w:p>
        </w:tc>
        <w:tc>
          <w:tcPr>
            <w:tcW w:w="2268" w:type="dxa"/>
          </w:tcPr>
          <w:p w14:paraId="73CB3E22" w14:textId="7097E771"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i/>
                <w:iCs/>
                <w:sz w:val="20"/>
                <w:szCs w:val="20"/>
              </w:rPr>
              <w:t>Clytia hemisphaerica</w:t>
            </w:r>
            <w:r w:rsidRPr="00871F80">
              <w:rPr>
                <w:sz w:val="20"/>
                <w:szCs w:val="20"/>
              </w:rPr>
              <w:t xml:space="preserve"> (99.59%)</w:t>
            </w:r>
          </w:p>
        </w:tc>
        <w:tc>
          <w:tcPr>
            <w:tcW w:w="1276" w:type="dxa"/>
          </w:tcPr>
          <w:p w14:paraId="571B8F6B" w14:textId="4AD2B1B6"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Y</w:t>
            </w:r>
          </w:p>
        </w:tc>
        <w:tc>
          <w:tcPr>
            <w:tcW w:w="4107" w:type="dxa"/>
          </w:tcPr>
          <w:p w14:paraId="502587D1" w14:textId="71AD25F2" w:rsidR="000B3969" w:rsidRPr="00871F80" w:rsidRDefault="000B3969"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lang w:val="en-GB"/>
              </w:rPr>
            </w:pPr>
            <w:r w:rsidRPr="00871F80">
              <w:rPr>
                <w:sz w:val="20"/>
                <w:szCs w:val="20"/>
                <w:lang w:val="en-GB"/>
              </w:rPr>
              <w:drawing>
                <wp:inline distT="0" distB="0" distL="0" distR="0" wp14:anchorId="7DAA773E" wp14:editId="0FAD8761">
                  <wp:extent cx="2592000" cy="1908000"/>
                  <wp:effectExtent l="0" t="0" r="0" b="0"/>
                  <wp:docPr id="1306860903"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2000" cy="1908000"/>
                          </a:xfrm>
                          <a:prstGeom prst="rect">
                            <a:avLst/>
                          </a:prstGeom>
                          <a:noFill/>
                          <a:ln>
                            <a:noFill/>
                          </a:ln>
                        </pic:spPr>
                      </pic:pic>
                    </a:graphicData>
                  </a:graphic>
                </wp:inline>
              </w:drawing>
            </w:r>
          </w:p>
        </w:tc>
      </w:tr>
      <w:tr w:rsidR="00871F80" w:rsidRPr="00871F80" w14:paraId="207CBC4C" w14:textId="77777777" w:rsidTr="007009B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96" w:type="dxa"/>
          </w:tcPr>
          <w:p w14:paraId="6751BC7E" w14:textId="7221CCE6" w:rsidR="0007146E" w:rsidRPr="00871F80" w:rsidRDefault="0007146E" w:rsidP="00817395">
            <w:pPr>
              <w:pStyle w:val="EndNoteBibliography"/>
              <w:rPr>
                <w:b w:val="0"/>
                <w:bCs w:val="0"/>
                <w:sz w:val="20"/>
                <w:szCs w:val="20"/>
              </w:rPr>
            </w:pPr>
            <w:r w:rsidRPr="00871F80">
              <w:rPr>
                <w:b w:val="0"/>
                <w:bCs w:val="0"/>
                <w:sz w:val="20"/>
                <w:szCs w:val="20"/>
              </w:rPr>
              <w:t>Membranipora membranacea</w:t>
            </w:r>
          </w:p>
        </w:tc>
        <w:tc>
          <w:tcPr>
            <w:tcW w:w="1276" w:type="dxa"/>
          </w:tcPr>
          <w:p w14:paraId="45B91613" w14:textId="4A5CD50D"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Cyphonaute</w:t>
            </w:r>
          </w:p>
        </w:tc>
        <w:tc>
          <w:tcPr>
            <w:tcW w:w="2268" w:type="dxa"/>
          </w:tcPr>
          <w:p w14:paraId="6890AABF" w14:textId="7ADA48DE"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i/>
                <w:iCs/>
                <w:sz w:val="20"/>
                <w:szCs w:val="20"/>
              </w:rPr>
              <w:t>Membranipora membranacea</w:t>
            </w:r>
            <w:r w:rsidRPr="00871F80">
              <w:rPr>
                <w:sz w:val="20"/>
                <w:szCs w:val="20"/>
              </w:rPr>
              <w:t xml:space="preserve"> (99.60%)</w:t>
            </w:r>
          </w:p>
        </w:tc>
        <w:tc>
          <w:tcPr>
            <w:tcW w:w="1276" w:type="dxa"/>
          </w:tcPr>
          <w:p w14:paraId="10F3450B" w14:textId="2B6E3216"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N</w:t>
            </w:r>
          </w:p>
        </w:tc>
        <w:tc>
          <w:tcPr>
            <w:tcW w:w="4107" w:type="dxa"/>
          </w:tcPr>
          <w:p w14:paraId="5AB9AF08" w14:textId="1A95B62B"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lang w:val="en-GB"/>
              </w:rPr>
            </w:pPr>
            <w:r w:rsidRPr="00871F80">
              <w:rPr>
                <w:sz w:val="20"/>
                <w:szCs w:val="20"/>
                <w:lang w:val="en-GB"/>
              </w:rPr>
              <w:drawing>
                <wp:inline distT="0" distB="0" distL="0" distR="0" wp14:anchorId="2EE29810" wp14:editId="45F07C4C">
                  <wp:extent cx="2592000" cy="1908000"/>
                  <wp:effectExtent l="0" t="0" r="0" b="0"/>
                  <wp:docPr id="1965730512"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2000" cy="1908000"/>
                          </a:xfrm>
                          <a:prstGeom prst="rect">
                            <a:avLst/>
                          </a:prstGeom>
                          <a:noFill/>
                          <a:ln>
                            <a:noFill/>
                          </a:ln>
                        </pic:spPr>
                      </pic:pic>
                    </a:graphicData>
                  </a:graphic>
                </wp:inline>
              </w:drawing>
            </w:r>
          </w:p>
        </w:tc>
      </w:tr>
      <w:tr w:rsidR="00871F80" w:rsidRPr="00871F80" w14:paraId="59DEC226" w14:textId="77777777" w:rsidTr="007009BD">
        <w:trPr>
          <w:trHeight w:val="20"/>
        </w:trPr>
        <w:tc>
          <w:tcPr>
            <w:cnfStyle w:val="001000000000" w:firstRow="0" w:lastRow="0" w:firstColumn="1" w:lastColumn="0" w:oddVBand="0" w:evenVBand="0" w:oddHBand="0" w:evenHBand="0" w:firstRowFirstColumn="0" w:firstRowLastColumn="0" w:lastRowFirstColumn="0" w:lastRowLastColumn="0"/>
            <w:tcW w:w="1696" w:type="dxa"/>
          </w:tcPr>
          <w:p w14:paraId="6C5062C8" w14:textId="537ED5B8" w:rsidR="0007146E" w:rsidRPr="00871F80" w:rsidRDefault="0007146E" w:rsidP="00817395">
            <w:pPr>
              <w:pStyle w:val="EndNoteBibliography"/>
              <w:rPr>
                <w:b w:val="0"/>
                <w:bCs w:val="0"/>
                <w:sz w:val="20"/>
                <w:szCs w:val="20"/>
              </w:rPr>
            </w:pPr>
            <w:r w:rsidRPr="00871F80">
              <w:rPr>
                <w:b w:val="0"/>
                <w:bCs w:val="0"/>
                <w:sz w:val="20"/>
                <w:szCs w:val="20"/>
              </w:rPr>
              <w:t>NA</w:t>
            </w:r>
          </w:p>
        </w:tc>
        <w:tc>
          <w:tcPr>
            <w:tcW w:w="1276" w:type="dxa"/>
          </w:tcPr>
          <w:p w14:paraId="62EA952E" w14:textId="17DC6B6B"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Balanoid nauplii</w:t>
            </w:r>
          </w:p>
        </w:tc>
        <w:tc>
          <w:tcPr>
            <w:tcW w:w="2268" w:type="dxa"/>
          </w:tcPr>
          <w:p w14:paraId="5C69EFBC" w14:textId="06981EF4"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i/>
                <w:iCs/>
                <w:sz w:val="20"/>
                <w:szCs w:val="20"/>
              </w:rPr>
              <w:t>Amphibalanus improvisus</w:t>
            </w:r>
            <w:r w:rsidRPr="00871F80">
              <w:rPr>
                <w:sz w:val="20"/>
                <w:szCs w:val="20"/>
              </w:rPr>
              <w:t xml:space="preserve"> (100%)</w:t>
            </w:r>
          </w:p>
        </w:tc>
        <w:tc>
          <w:tcPr>
            <w:tcW w:w="1276" w:type="dxa"/>
          </w:tcPr>
          <w:p w14:paraId="671ED9F5" w14:textId="29B0120E"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N</w:t>
            </w:r>
          </w:p>
        </w:tc>
        <w:tc>
          <w:tcPr>
            <w:tcW w:w="4107" w:type="dxa"/>
          </w:tcPr>
          <w:p w14:paraId="4D0F2A83" w14:textId="596A9AFA"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lang w:val="en-GB"/>
              </w:rPr>
            </w:pPr>
            <w:r w:rsidRPr="00871F80">
              <w:rPr>
                <w:rFonts w:ascii="Aptos Narrow" w:hAnsi="Aptos Narrow"/>
                <w:sz w:val="20"/>
                <w:szCs w:val="20"/>
              </w:rPr>
              <w:drawing>
                <wp:inline distT="0" distB="0" distL="0" distR="0" wp14:anchorId="18141263" wp14:editId="55122593">
                  <wp:extent cx="2592000" cy="1908000"/>
                  <wp:effectExtent l="0" t="0" r="0" b="0"/>
                  <wp:docPr id="492644395"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2000" cy="1908000"/>
                          </a:xfrm>
                          <a:prstGeom prst="rect">
                            <a:avLst/>
                          </a:prstGeom>
                          <a:noFill/>
                          <a:ln>
                            <a:noFill/>
                          </a:ln>
                        </pic:spPr>
                      </pic:pic>
                    </a:graphicData>
                  </a:graphic>
                </wp:inline>
              </w:drawing>
            </w:r>
          </w:p>
        </w:tc>
      </w:tr>
    </w:tbl>
    <w:p w14:paraId="7256AB08" w14:textId="77777777" w:rsidR="00A56B82" w:rsidRPr="00871F80" w:rsidRDefault="00A56B82" w:rsidP="00817395">
      <w:r w:rsidRPr="00871F80">
        <w:rPr>
          <w:b/>
          <w:bCs/>
        </w:rPr>
        <w:br w:type="page"/>
      </w:r>
    </w:p>
    <w:tbl>
      <w:tblPr>
        <w:tblStyle w:val="PlainTable1"/>
        <w:tblpPr w:leftFromText="180" w:rightFromText="180" w:vertAnchor="page" w:horzAnchor="margin" w:tblpXSpec="center" w:tblpY="1765"/>
        <w:tblW w:w="10623" w:type="dxa"/>
        <w:tblLayout w:type="fixed"/>
        <w:tblLook w:val="04A0" w:firstRow="1" w:lastRow="0" w:firstColumn="1" w:lastColumn="0" w:noHBand="0" w:noVBand="1"/>
      </w:tblPr>
      <w:tblGrid>
        <w:gridCol w:w="1413"/>
        <w:gridCol w:w="1276"/>
        <w:gridCol w:w="2113"/>
        <w:gridCol w:w="1714"/>
        <w:gridCol w:w="4107"/>
      </w:tblGrid>
      <w:tr w:rsidR="00871F80" w:rsidRPr="00871F80" w14:paraId="19E0823A" w14:textId="77777777" w:rsidTr="007009B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3" w:type="dxa"/>
          </w:tcPr>
          <w:p w14:paraId="02120A74" w14:textId="224CAB5C" w:rsidR="003250E3" w:rsidRPr="00871F80" w:rsidRDefault="003250E3" w:rsidP="00817395">
            <w:pPr>
              <w:pStyle w:val="EndNoteBibliography"/>
              <w:rPr>
                <w:b w:val="0"/>
                <w:bCs w:val="0"/>
                <w:sz w:val="20"/>
                <w:szCs w:val="20"/>
              </w:rPr>
            </w:pPr>
            <w:r w:rsidRPr="00871F80">
              <w:rPr>
                <w:sz w:val="20"/>
                <w:szCs w:val="20"/>
              </w:rPr>
              <w:lastRenderedPageBreak/>
              <w:t>Epibiont ID</w:t>
            </w:r>
          </w:p>
        </w:tc>
        <w:tc>
          <w:tcPr>
            <w:tcW w:w="1276" w:type="dxa"/>
          </w:tcPr>
          <w:p w14:paraId="0927B406" w14:textId="239BD83A"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Plankton ID</w:t>
            </w:r>
          </w:p>
        </w:tc>
        <w:tc>
          <w:tcPr>
            <w:tcW w:w="2113" w:type="dxa"/>
          </w:tcPr>
          <w:p w14:paraId="53320048" w14:textId="2CC2E2D7"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Barcode ID</w:t>
            </w:r>
          </w:p>
        </w:tc>
        <w:tc>
          <w:tcPr>
            <w:tcW w:w="1714" w:type="dxa"/>
          </w:tcPr>
          <w:p w14:paraId="40419A2C" w14:textId="4B852DAB"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rPr>
            </w:pPr>
            <w:r w:rsidRPr="00871F80">
              <w:rPr>
                <w:sz w:val="20"/>
                <w:szCs w:val="20"/>
              </w:rPr>
              <w:t>Rope Scrub Presence</w:t>
            </w:r>
          </w:p>
        </w:tc>
        <w:tc>
          <w:tcPr>
            <w:tcW w:w="4107" w:type="dxa"/>
          </w:tcPr>
          <w:p w14:paraId="2FC4543D" w14:textId="4F35D19C" w:rsidR="003250E3" w:rsidRPr="00871F80" w:rsidRDefault="003250E3" w:rsidP="00817395">
            <w:pPr>
              <w:pStyle w:val="EndNoteBibliography"/>
              <w:cnfStyle w:val="100000000000" w:firstRow="1" w:lastRow="0" w:firstColumn="0" w:lastColumn="0" w:oddVBand="0" w:evenVBand="0" w:oddHBand="0" w:evenHBand="0" w:firstRowFirstColumn="0" w:firstRowLastColumn="0" w:lastRowFirstColumn="0" w:lastRowLastColumn="0"/>
              <w:rPr>
                <w:sz w:val="20"/>
                <w:szCs w:val="20"/>
                <w:lang w:val="en-GB"/>
              </w:rPr>
            </w:pPr>
            <w:r w:rsidRPr="00871F80">
              <w:rPr>
                <w:sz w:val="20"/>
                <w:szCs w:val="20"/>
              </w:rPr>
              <w:t>Photo</w:t>
            </w:r>
          </w:p>
        </w:tc>
      </w:tr>
      <w:tr w:rsidR="00871F80" w:rsidRPr="00871F80" w14:paraId="5C5ED92E" w14:textId="77777777" w:rsidTr="007009B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3" w:type="dxa"/>
          </w:tcPr>
          <w:p w14:paraId="49D2205B" w14:textId="26A157A1" w:rsidR="0007146E" w:rsidRPr="00871F80" w:rsidRDefault="0007146E" w:rsidP="00817395">
            <w:pPr>
              <w:pStyle w:val="EndNoteBibliography"/>
              <w:rPr>
                <w:b w:val="0"/>
                <w:bCs w:val="0"/>
                <w:sz w:val="20"/>
                <w:szCs w:val="20"/>
              </w:rPr>
            </w:pPr>
            <w:r w:rsidRPr="00871F80">
              <w:rPr>
                <w:b w:val="0"/>
                <w:bCs w:val="0"/>
                <w:sz w:val="20"/>
                <w:szCs w:val="20"/>
              </w:rPr>
              <w:t>Obelia</w:t>
            </w:r>
            <w:r w:rsidR="003250E3" w:rsidRPr="00871F80">
              <w:rPr>
                <w:b w:val="0"/>
                <w:bCs w:val="0"/>
                <w:sz w:val="20"/>
                <w:szCs w:val="20"/>
              </w:rPr>
              <w:t xml:space="preserve"> sp.</w:t>
            </w:r>
          </w:p>
        </w:tc>
        <w:tc>
          <w:tcPr>
            <w:tcW w:w="1276" w:type="dxa"/>
          </w:tcPr>
          <w:p w14:paraId="1D3029B6" w14:textId="69C84A3A"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Obelia sp.</w:t>
            </w:r>
          </w:p>
        </w:tc>
        <w:tc>
          <w:tcPr>
            <w:tcW w:w="2113" w:type="dxa"/>
          </w:tcPr>
          <w:p w14:paraId="5BBCFF1C" w14:textId="1F78287C"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Obelia dichotoma (99.67%)</w:t>
            </w:r>
          </w:p>
        </w:tc>
        <w:tc>
          <w:tcPr>
            <w:tcW w:w="1714" w:type="dxa"/>
          </w:tcPr>
          <w:p w14:paraId="7C93C6C3" w14:textId="60746F2A"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N</w:t>
            </w:r>
          </w:p>
        </w:tc>
        <w:tc>
          <w:tcPr>
            <w:tcW w:w="4107" w:type="dxa"/>
          </w:tcPr>
          <w:p w14:paraId="145357E0" w14:textId="273B5033"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lang w:val="en-GB"/>
              </w:rPr>
            </w:pPr>
            <w:r w:rsidRPr="00871F80">
              <w:rPr>
                <w:sz w:val="20"/>
                <w:szCs w:val="20"/>
                <w:lang w:val="en-GB"/>
              </w:rPr>
              <w:drawing>
                <wp:inline distT="0" distB="0" distL="0" distR="0" wp14:anchorId="29808AD9" wp14:editId="7780235C">
                  <wp:extent cx="2592000" cy="1908000"/>
                  <wp:effectExtent l="0" t="0" r="0" b="0"/>
                  <wp:docPr id="433031367"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flipH="1">
                            <a:off x="0" y="0"/>
                            <a:ext cx="2592000" cy="1908000"/>
                          </a:xfrm>
                          <a:prstGeom prst="rect">
                            <a:avLst/>
                          </a:prstGeom>
                          <a:noFill/>
                          <a:ln>
                            <a:noFill/>
                          </a:ln>
                        </pic:spPr>
                      </pic:pic>
                    </a:graphicData>
                  </a:graphic>
                </wp:inline>
              </w:drawing>
            </w:r>
          </w:p>
        </w:tc>
      </w:tr>
      <w:tr w:rsidR="00871F80" w:rsidRPr="00871F80" w14:paraId="59C373F9" w14:textId="77777777" w:rsidTr="007009BD">
        <w:trPr>
          <w:trHeight w:val="20"/>
        </w:trPr>
        <w:tc>
          <w:tcPr>
            <w:cnfStyle w:val="001000000000" w:firstRow="0" w:lastRow="0" w:firstColumn="1" w:lastColumn="0" w:oddVBand="0" w:evenVBand="0" w:oddHBand="0" w:evenHBand="0" w:firstRowFirstColumn="0" w:firstRowLastColumn="0" w:lastRowFirstColumn="0" w:lastRowLastColumn="0"/>
            <w:tcW w:w="1413" w:type="dxa"/>
          </w:tcPr>
          <w:p w14:paraId="51CB0E7C" w14:textId="26C85EFB" w:rsidR="0007146E" w:rsidRPr="00871F80" w:rsidRDefault="0007146E" w:rsidP="00817395">
            <w:pPr>
              <w:pStyle w:val="EndNoteBibliography"/>
              <w:rPr>
                <w:b w:val="0"/>
                <w:bCs w:val="0"/>
                <w:sz w:val="20"/>
                <w:szCs w:val="20"/>
              </w:rPr>
            </w:pPr>
            <w:r w:rsidRPr="00871F80">
              <w:rPr>
                <w:b w:val="0"/>
                <w:bCs w:val="0"/>
                <w:sz w:val="20"/>
                <w:szCs w:val="20"/>
              </w:rPr>
              <w:t>Rhodophyta (Pterosiphonia spinifera)</w:t>
            </w:r>
          </w:p>
        </w:tc>
        <w:tc>
          <w:tcPr>
            <w:tcW w:w="1276" w:type="dxa"/>
          </w:tcPr>
          <w:p w14:paraId="75F78D5A" w14:textId="77751E05"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NA</w:t>
            </w:r>
          </w:p>
        </w:tc>
        <w:tc>
          <w:tcPr>
            <w:tcW w:w="2113" w:type="dxa"/>
          </w:tcPr>
          <w:p w14:paraId="34F69B86" w14:textId="1C81ACC2"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Pterothamnion plumula (98.86%)</w:t>
            </w:r>
          </w:p>
        </w:tc>
        <w:tc>
          <w:tcPr>
            <w:tcW w:w="1714" w:type="dxa"/>
          </w:tcPr>
          <w:p w14:paraId="73B937D2" w14:textId="1F22D6E9"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Y</w:t>
            </w:r>
          </w:p>
        </w:tc>
        <w:tc>
          <w:tcPr>
            <w:tcW w:w="4107" w:type="dxa"/>
          </w:tcPr>
          <w:p w14:paraId="7017BD3B" w14:textId="43D47201" w:rsidR="0007146E" w:rsidRPr="00871F80" w:rsidRDefault="000B3969"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lang w:val="en-GB"/>
              </w:rPr>
            </w:pPr>
            <w:r w:rsidRPr="00871F80">
              <w:rPr>
                <w:sz w:val="20"/>
                <w:szCs w:val="20"/>
                <w:lang w:val="en-GB"/>
              </w:rPr>
              <w:drawing>
                <wp:inline distT="0" distB="0" distL="0" distR="0" wp14:anchorId="65668765" wp14:editId="29651F96">
                  <wp:extent cx="2592000" cy="1908000"/>
                  <wp:effectExtent l="0" t="0" r="0" b="0"/>
                  <wp:docPr id="183416117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2000" cy="1908000"/>
                          </a:xfrm>
                          <a:prstGeom prst="rect">
                            <a:avLst/>
                          </a:prstGeom>
                          <a:noFill/>
                          <a:ln>
                            <a:noFill/>
                          </a:ln>
                        </pic:spPr>
                      </pic:pic>
                    </a:graphicData>
                  </a:graphic>
                </wp:inline>
              </w:drawing>
            </w:r>
          </w:p>
        </w:tc>
      </w:tr>
      <w:tr w:rsidR="00871F80" w:rsidRPr="00871F80" w14:paraId="6970012C" w14:textId="77777777" w:rsidTr="007009B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3" w:type="dxa"/>
          </w:tcPr>
          <w:p w14:paraId="409886B9" w14:textId="69C701E2" w:rsidR="0007146E" w:rsidRPr="00871F80" w:rsidRDefault="0007146E" w:rsidP="00817395">
            <w:pPr>
              <w:pStyle w:val="EndNoteBibliography"/>
              <w:rPr>
                <w:b w:val="0"/>
                <w:bCs w:val="0"/>
                <w:sz w:val="20"/>
                <w:szCs w:val="20"/>
              </w:rPr>
            </w:pPr>
            <w:r w:rsidRPr="00871F80">
              <w:rPr>
                <w:b w:val="0"/>
                <w:bCs w:val="0"/>
                <w:sz w:val="20"/>
                <w:szCs w:val="20"/>
              </w:rPr>
              <w:t>Unidentified</w:t>
            </w:r>
          </w:p>
        </w:tc>
        <w:tc>
          <w:tcPr>
            <w:tcW w:w="1276" w:type="dxa"/>
          </w:tcPr>
          <w:p w14:paraId="367535F5" w14:textId="267D831E"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NA</w:t>
            </w:r>
          </w:p>
        </w:tc>
        <w:tc>
          <w:tcPr>
            <w:tcW w:w="2113" w:type="dxa"/>
          </w:tcPr>
          <w:p w14:paraId="49A3CE2C" w14:textId="1D3177BD"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Laminaria digitata (99.6%)</w:t>
            </w:r>
          </w:p>
        </w:tc>
        <w:tc>
          <w:tcPr>
            <w:tcW w:w="1714" w:type="dxa"/>
          </w:tcPr>
          <w:p w14:paraId="2C29437B" w14:textId="4C578D50" w:rsidR="0007146E" w:rsidRPr="00871F80" w:rsidRDefault="0007146E"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rPr>
            </w:pPr>
            <w:r w:rsidRPr="00871F80">
              <w:rPr>
                <w:sz w:val="20"/>
                <w:szCs w:val="20"/>
              </w:rPr>
              <w:t>Y</w:t>
            </w:r>
          </w:p>
        </w:tc>
        <w:tc>
          <w:tcPr>
            <w:tcW w:w="4107" w:type="dxa"/>
          </w:tcPr>
          <w:p w14:paraId="1821F2E5" w14:textId="48266F86" w:rsidR="0007146E" w:rsidRPr="00871F80" w:rsidRDefault="000B3969" w:rsidP="00817395">
            <w:pPr>
              <w:pStyle w:val="EndNoteBibliography"/>
              <w:cnfStyle w:val="000000100000" w:firstRow="0" w:lastRow="0" w:firstColumn="0" w:lastColumn="0" w:oddVBand="0" w:evenVBand="0" w:oddHBand="1" w:evenHBand="0" w:firstRowFirstColumn="0" w:firstRowLastColumn="0" w:lastRowFirstColumn="0" w:lastRowLastColumn="0"/>
              <w:rPr>
                <w:sz w:val="20"/>
                <w:szCs w:val="20"/>
                <w:lang w:val="en-GB"/>
              </w:rPr>
            </w:pPr>
            <w:r w:rsidRPr="00871F80">
              <w:rPr>
                <w:sz w:val="20"/>
                <w:szCs w:val="20"/>
                <w:lang w:val="en-GB"/>
              </w:rPr>
              <w:drawing>
                <wp:inline distT="0" distB="0" distL="0" distR="0" wp14:anchorId="69162498" wp14:editId="1186C924">
                  <wp:extent cx="2592000" cy="1908000"/>
                  <wp:effectExtent l="0" t="0" r="0" b="0"/>
                  <wp:docPr id="1584095098"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1908000"/>
                          </a:xfrm>
                          <a:prstGeom prst="rect">
                            <a:avLst/>
                          </a:prstGeom>
                          <a:noFill/>
                          <a:ln>
                            <a:noFill/>
                          </a:ln>
                        </pic:spPr>
                      </pic:pic>
                    </a:graphicData>
                  </a:graphic>
                </wp:inline>
              </w:drawing>
            </w:r>
          </w:p>
        </w:tc>
      </w:tr>
      <w:tr w:rsidR="00871F80" w:rsidRPr="00871F80" w14:paraId="3E6DD8A2" w14:textId="77777777" w:rsidTr="007009BD">
        <w:trPr>
          <w:trHeight w:val="20"/>
        </w:trPr>
        <w:tc>
          <w:tcPr>
            <w:cnfStyle w:val="001000000000" w:firstRow="0" w:lastRow="0" w:firstColumn="1" w:lastColumn="0" w:oddVBand="0" w:evenVBand="0" w:oddHBand="0" w:evenHBand="0" w:firstRowFirstColumn="0" w:firstRowLastColumn="0" w:lastRowFirstColumn="0" w:lastRowLastColumn="0"/>
            <w:tcW w:w="1413" w:type="dxa"/>
          </w:tcPr>
          <w:p w14:paraId="08E9E7DA" w14:textId="142A34C9" w:rsidR="0007146E" w:rsidRPr="00871F80" w:rsidRDefault="0007146E" w:rsidP="00817395">
            <w:pPr>
              <w:pStyle w:val="EndNoteBibliography"/>
              <w:rPr>
                <w:b w:val="0"/>
                <w:bCs w:val="0"/>
                <w:sz w:val="20"/>
                <w:szCs w:val="20"/>
              </w:rPr>
            </w:pPr>
            <w:r w:rsidRPr="00871F80">
              <w:rPr>
                <w:b w:val="0"/>
                <w:bCs w:val="0"/>
                <w:sz w:val="20"/>
                <w:szCs w:val="20"/>
              </w:rPr>
              <w:t>Unidentified algae (with Licmophora attached)</w:t>
            </w:r>
          </w:p>
        </w:tc>
        <w:tc>
          <w:tcPr>
            <w:tcW w:w="1276" w:type="dxa"/>
          </w:tcPr>
          <w:p w14:paraId="10705B22" w14:textId="20E4DAD7"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Hydroid</w:t>
            </w:r>
          </w:p>
        </w:tc>
        <w:tc>
          <w:tcPr>
            <w:tcW w:w="2113" w:type="dxa"/>
          </w:tcPr>
          <w:p w14:paraId="4164DF06" w14:textId="194A3181"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Bougainvillia muscus (99.41%)</w:t>
            </w:r>
          </w:p>
        </w:tc>
        <w:tc>
          <w:tcPr>
            <w:tcW w:w="1714" w:type="dxa"/>
          </w:tcPr>
          <w:p w14:paraId="55CCC172" w14:textId="67C1B79F" w:rsidR="0007146E" w:rsidRPr="00871F80" w:rsidRDefault="0007146E"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rPr>
            </w:pPr>
            <w:r w:rsidRPr="00871F80">
              <w:rPr>
                <w:sz w:val="20"/>
                <w:szCs w:val="20"/>
              </w:rPr>
              <w:t>Y</w:t>
            </w:r>
          </w:p>
        </w:tc>
        <w:tc>
          <w:tcPr>
            <w:tcW w:w="4107" w:type="dxa"/>
          </w:tcPr>
          <w:p w14:paraId="0E71CA62" w14:textId="4F22A292" w:rsidR="0007146E" w:rsidRPr="00871F80" w:rsidRDefault="000B3969" w:rsidP="00817395">
            <w:pPr>
              <w:pStyle w:val="EndNoteBibliography"/>
              <w:cnfStyle w:val="000000000000" w:firstRow="0" w:lastRow="0" w:firstColumn="0" w:lastColumn="0" w:oddVBand="0" w:evenVBand="0" w:oddHBand="0" w:evenHBand="0" w:firstRowFirstColumn="0" w:firstRowLastColumn="0" w:lastRowFirstColumn="0" w:lastRowLastColumn="0"/>
              <w:rPr>
                <w:sz w:val="20"/>
                <w:szCs w:val="20"/>
                <w:lang w:val="en-GB"/>
              </w:rPr>
            </w:pPr>
            <w:r w:rsidRPr="00871F80">
              <w:rPr>
                <w:sz w:val="20"/>
                <w:szCs w:val="20"/>
                <w:lang w:val="en-GB"/>
              </w:rPr>
              <w:drawing>
                <wp:inline distT="0" distB="0" distL="0" distR="0" wp14:anchorId="7EC3909B" wp14:editId="2F8F74C8">
                  <wp:extent cx="2592000" cy="1908000"/>
                  <wp:effectExtent l="0" t="0" r="0" b="0"/>
                  <wp:docPr id="201172273"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1908000"/>
                          </a:xfrm>
                          <a:prstGeom prst="rect">
                            <a:avLst/>
                          </a:prstGeom>
                          <a:noFill/>
                          <a:ln>
                            <a:noFill/>
                          </a:ln>
                        </pic:spPr>
                      </pic:pic>
                    </a:graphicData>
                  </a:graphic>
                </wp:inline>
              </w:drawing>
            </w:r>
          </w:p>
        </w:tc>
      </w:tr>
    </w:tbl>
    <w:p w14:paraId="2EB9B1F1" w14:textId="77777777" w:rsidR="003250E3" w:rsidRPr="00871F80" w:rsidRDefault="003250E3" w:rsidP="00817395">
      <w:pPr>
        <w:rPr>
          <w:sz w:val="20"/>
          <w:szCs w:val="20"/>
        </w:rPr>
      </w:pPr>
      <w:r w:rsidRPr="00871F80">
        <w:rPr>
          <w:b/>
          <w:bCs/>
          <w:sz w:val="20"/>
          <w:szCs w:val="20"/>
        </w:rPr>
        <w:br w:type="page"/>
      </w:r>
    </w:p>
    <w:p w14:paraId="2065B01B" w14:textId="77777777" w:rsidR="00DF3263" w:rsidRPr="00871F80" w:rsidRDefault="00DF3263" w:rsidP="00817395">
      <w:pPr>
        <w:pStyle w:val="EndNoteBibliography"/>
        <w:spacing w:after="0"/>
        <w:sectPr w:rsidR="00DF3263" w:rsidRPr="00871F80" w:rsidSect="00024FF5">
          <w:headerReference w:type="default" r:id="rId24"/>
          <w:pgSz w:w="11906" w:h="16838"/>
          <w:pgMar w:top="1440" w:right="1440" w:bottom="1440" w:left="1440" w:header="708" w:footer="708" w:gutter="0"/>
          <w:cols w:space="708"/>
          <w:docGrid w:linePitch="360"/>
        </w:sectPr>
      </w:pPr>
    </w:p>
    <w:p w14:paraId="41DC0EEE" w14:textId="6F556A88" w:rsidR="00996BFA" w:rsidRPr="00871F80" w:rsidRDefault="00996BFA" w:rsidP="00817395">
      <w:pPr>
        <w:pStyle w:val="EndNoteBibliography"/>
        <w:spacing w:after="0"/>
        <w:ind w:hanging="11"/>
        <w:rPr>
          <w:i/>
          <w:iCs/>
          <w:lang w:val="en-GB"/>
        </w:rPr>
      </w:pPr>
      <w:r w:rsidRPr="00871F80">
        <w:rPr>
          <w:i/>
          <w:iCs/>
        </w:rPr>
        <w:lastRenderedPageBreak/>
        <w:t xml:space="preserve">Assessment of time lags between eDNA </w:t>
      </w:r>
      <w:r w:rsidRPr="00871F80">
        <w:rPr>
          <w:i/>
          <w:iCs/>
          <w:lang w:val="en-GB"/>
        </w:rPr>
        <w:t>, plankton and blade settlement of epibionts</w:t>
      </w:r>
    </w:p>
    <w:p w14:paraId="1807DDA3" w14:textId="52431B9E" w:rsidR="002C245E" w:rsidRPr="00871F80" w:rsidRDefault="00871F80" w:rsidP="00817395">
      <w:pPr>
        <w:pStyle w:val="EndNoteBibliography"/>
        <w:spacing w:after="0"/>
        <w:ind w:hanging="11"/>
        <w:rPr>
          <w:lang w:val="en-GB"/>
        </w:rPr>
      </w:pPr>
      <w:r w:rsidRPr="00871F80">
        <w:rPr>
          <w:lang w:val="en-GB"/>
        </w:rPr>
        <w:drawing>
          <wp:anchor distT="0" distB="0" distL="114300" distR="114300" simplePos="0" relativeHeight="251659264" behindDoc="0" locked="0" layoutInCell="1" allowOverlap="1" wp14:anchorId="0867D2A6" wp14:editId="2A7CEE67">
            <wp:simplePos x="0" y="0"/>
            <wp:positionH relativeFrom="margin">
              <wp:posOffset>-391795</wp:posOffset>
            </wp:positionH>
            <wp:positionV relativeFrom="paragraph">
              <wp:posOffset>193675</wp:posOffset>
            </wp:positionV>
            <wp:extent cx="6507480" cy="3635375"/>
            <wp:effectExtent l="0" t="0" r="7620" b="3175"/>
            <wp:wrapSquare wrapText="bothSides"/>
            <wp:docPr id="208895426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954265" name="Graphic 2088954265"/>
                    <pic:cNvPicPr/>
                  </pic:nvPicPr>
                  <pic:blipFill rotWithShape="1">
                    <a:blip r:embed="rId25">
                      <a:extLst>
                        <a:ext uri="{96DAC541-7B7A-43D3-8B79-37D633B846F1}">
                          <asvg:svgBlip xmlns:asvg="http://schemas.microsoft.com/office/drawing/2016/SVG/main" r:embed="rId26"/>
                        </a:ext>
                      </a:extLst>
                    </a:blip>
                    <a:srcRect l="4023" t="7560" r="1375" b="6264"/>
                    <a:stretch/>
                  </pic:blipFill>
                  <pic:spPr bwMode="auto">
                    <a:xfrm>
                      <a:off x="0" y="0"/>
                      <a:ext cx="6507480" cy="3635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EBB78E" w14:textId="3AE4CDBB" w:rsidR="00871F80" w:rsidRPr="00871F80" w:rsidRDefault="00871F80" w:rsidP="00817395">
      <w:r w:rsidRPr="00871F80">
        <mc:AlternateContent>
          <mc:Choice Requires="wps">
            <w:drawing>
              <wp:anchor distT="0" distB="0" distL="114300" distR="114300" simplePos="0" relativeHeight="251660288" behindDoc="0" locked="0" layoutInCell="1" allowOverlap="1" wp14:anchorId="1D445E05" wp14:editId="4DFDBB4F">
                <wp:simplePos x="0" y="0"/>
                <wp:positionH relativeFrom="column">
                  <wp:posOffset>17145</wp:posOffset>
                </wp:positionH>
                <wp:positionV relativeFrom="paragraph">
                  <wp:posOffset>3847465</wp:posOffset>
                </wp:positionV>
                <wp:extent cx="5650865" cy="443230"/>
                <wp:effectExtent l="0" t="0" r="6985" b="0"/>
                <wp:wrapSquare wrapText="bothSides"/>
                <wp:docPr id="858792292" name="Text Box 1"/>
                <wp:cNvGraphicFramePr/>
                <a:graphic xmlns:a="http://schemas.openxmlformats.org/drawingml/2006/main">
                  <a:graphicData uri="http://schemas.microsoft.com/office/word/2010/wordprocessingShape">
                    <wps:wsp>
                      <wps:cNvSpPr txBox="1"/>
                      <wps:spPr>
                        <a:xfrm>
                          <a:off x="0" y="0"/>
                          <a:ext cx="5650865" cy="443230"/>
                        </a:xfrm>
                        <a:prstGeom prst="rect">
                          <a:avLst/>
                        </a:prstGeom>
                        <a:solidFill>
                          <a:prstClr val="white"/>
                        </a:solidFill>
                        <a:ln>
                          <a:noFill/>
                        </a:ln>
                      </wps:spPr>
                      <wps:txbx>
                        <w:txbxContent>
                          <w:p w14:paraId="5B4A1406" w14:textId="2CA6744C" w:rsidR="00996BFA" w:rsidRPr="00F873D9" w:rsidRDefault="00996BFA" w:rsidP="00996BFA">
                            <w:pPr>
                              <w:pStyle w:val="Caption"/>
                              <w:rPr>
                                <w:rFonts w:ascii="Aptos" w:hAnsi="Aptos"/>
                                <w:noProof/>
                                <w:color w:val="000000" w:themeColor="text1"/>
                                <w:sz w:val="22"/>
                                <w:szCs w:val="22"/>
                                <w:lang w:val="en-US"/>
                              </w:rPr>
                            </w:pPr>
                            <w:r w:rsidRPr="00F873D9">
                              <w:rPr>
                                <w:color w:val="000000" w:themeColor="text1"/>
                              </w:rPr>
                              <w:t xml:space="preserve">Figure </w:t>
                            </w:r>
                            <w:r w:rsidRPr="00F873D9">
                              <w:rPr>
                                <w:color w:val="000000" w:themeColor="text1"/>
                              </w:rPr>
                              <w:fldChar w:fldCharType="begin"/>
                            </w:r>
                            <w:r w:rsidRPr="00F873D9">
                              <w:rPr>
                                <w:color w:val="000000" w:themeColor="text1"/>
                              </w:rPr>
                              <w:instrText xml:space="preserve"> SEQ Figure \* ARABIC </w:instrText>
                            </w:r>
                            <w:r w:rsidRPr="00F873D9">
                              <w:rPr>
                                <w:color w:val="000000" w:themeColor="text1"/>
                              </w:rPr>
                              <w:fldChar w:fldCharType="separate"/>
                            </w:r>
                            <w:r w:rsidR="001E65C1">
                              <w:rPr>
                                <w:noProof/>
                                <w:color w:val="000000" w:themeColor="text1"/>
                              </w:rPr>
                              <w:t>1</w:t>
                            </w:r>
                            <w:r w:rsidRPr="00F873D9">
                              <w:rPr>
                                <w:color w:val="000000" w:themeColor="text1"/>
                              </w:rPr>
                              <w:fldChar w:fldCharType="end"/>
                            </w:r>
                            <w:r w:rsidRPr="00F873D9">
                              <w:rPr>
                                <w:color w:val="000000" w:themeColor="text1"/>
                              </w:rPr>
                              <w:t xml:space="preserve">. Heatmap shows Z-score standardized temporal dynamics of biofouling taxa detected via three observation methods carried out on samples from Isle of Skye coastlines: OTU (Operational Taxonomic Unit) = </w:t>
                            </w:r>
                            <w:r w:rsidR="00C44152" w:rsidRPr="00F873D9">
                              <w:rPr>
                                <w:color w:val="000000" w:themeColor="text1"/>
                              </w:rPr>
                              <w:t xml:space="preserve">Planktonic </w:t>
                            </w:r>
                            <w:r w:rsidRPr="00F873D9">
                              <w:rPr>
                                <w:color w:val="000000" w:themeColor="text1"/>
                              </w:rPr>
                              <w:t>eDNA metabarcoding, Plankton abundance (cells/L), and blade coverage (%) or blade abundance (individuals/cm</w:t>
                            </w:r>
                            <w:r w:rsidRPr="00F873D9">
                              <w:rPr>
                                <w:color w:val="000000" w:themeColor="text1"/>
                                <w:vertAlign w:val="superscript"/>
                              </w:rPr>
                              <w:t>2</w:t>
                            </w:r>
                            <w:r w:rsidRPr="00F873D9">
                              <w:rPr>
                                <w:color w:val="000000" w:themeColor="text1"/>
                              </w:rPr>
                              <w:t>)</w:t>
                            </w:r>
                            <w:r w:rsidR="002C245E" w:rsidRPr="00F873D9">
                              <w:rPr>
                                <w:color w:val="000000" w:themeColor="text1"/>
                              </w:rPr>
                              <w:t>.</w:t>
                            </w:r>
                            <w:r w:rsidRPr="00F873D9">
                              <w:rPr>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445E05" id="_x0000_t202" coordsize="21600,21600" o:spt="202" path="m,l,21600r21600,l21600,xe">
                <v:stroke joinstyle="miter"/>
                <v:path gradientshapeok="t" o:connecttype="rect"/>
              </v:shapetype>
              <v:shape id="Text Box 1" o:spid="_x0000_s1026" type="#_x0000_t202" style="position:absolute;margin-left:1.35pt;margin-top:302.95pt;width:444.95pt;height:34.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" stroked="f">
                <v:textbox inset="0,0,0,0">
                  <w:txbxContent>
                    <w:p w14:paraId="5B4A1406" w14:textId="2CA6744C" w:rsidR="00996BFA" w:rsidRPr="00F873D9" w:rsidRDefault="00996BFA" w:rsidP="00996BFA">
                      <w:pPr>
                        <w:pStyle w:val="Caption"/>
                        <w:rPr>
                          <w:rFonts w:ascii="Aptos" w:hAnsi="Aptos"/>
                          <w:noProof/>
                          <w:color w:val="000000" w:themeColor="text1"/>
                          <w:sz w:val="22"/>
                          <w:szCs w:val="22"/>
                          <w:lang w:val="en-US"/>
                        </w:rPr>
                      </w:pPr>
                      <w:r w:rsidRPr="00F873D9">
                        <w:rPr>
                          <w:color w:val="000000" w:themeColor="text1"/>
                        </w:rPr>
                        <w:t xml:space="preserve">Figure </w:t>
                      </w:r>
                      <w:r w:rsidRPr="00F873D9">
                        <w:rPr>
                          <w:color w:val="000000" w:themeColor="text1"/>
                        </w:rPr>
                        <w:fldChar w:fldCharType="begin"/>
                      </w:r>
                      <w:r w:rsidRPr="00F873D9">
                        <w:rPr>
                          <w:color w:val="000000" w:themeColor="text1"/>
                        </w:rPr>
                        <w:instrText xml:space="preserve"> SEQ Figure \* ARABIC </w:instrText>
                      </w:r>
                      <w:r w:rsidRPr="00F873D9">
                        <w:rPr>
                          <w:color w:val="000000" w:themeColor="text1"/>
                        </w:rPr>
                        <w:fldChar w:fldCharType="separate"/>
                      </w:r>
                      <w:r w:rsidR="001E65C1">
                        <w:rPr>
                          <w:noProof/>
                          <w:color w:val="000000" w:themeColor="text1"/>
                        </w:rPr>
                        <w:t>1</w:t>
                      </w:r>
                      <w:r w:rsidRPr="00F873D9">
                        <w:rPr>
                          <w:color w:val="000000" w:themeColor="text1"/>
                        </w:rPr>
                        <w:fldChar w:fldCharType="end"/>
                      </w:r>
                      <w:r w:rsidRPr="00F873D9">
                        <w:rPr>
                          <w:color w:val="000000" w:themeColor="text1"/>
                        </w:rPr>
                        <w:t xml:space="preserve">. Heatmap shows Z-score standardized temporal dynamics of biofouling taxa detected via three observation methods carried out on samples from Isle of Skye coastlines: OTU (Operational Taxonomic Unit) = </w:t>
                      </w:r>
                      <w:r w:rsidR="00C44152" w:rsidRPr="00F873D9">
                        <w:rPr>
                          <w:color w:val="000000" w:themeColor="text1"/>
                        </w:rPr>
                        <w:t xml:space="preserve">Planktonic </w:t>
                      </w:r>
                      <w:r w:rsidRPr="00F873D9">
                        <w:rPr>
                          <w:color w:val="000000" w:themeColor="text1"/>
                        </w:rPr>
                        <w:t>eDNA metabarcoding, Plankton abundance (cells/L), and blade coverage (%) or blade abundance (individuals/cm</w:t>
                      </w:r>
                      <w:r w:rsidRPr="00F873D9">
                        <w:rPr>
                          <w:color w:val="000000" w:themeColor="text1"/>
                          <w:vertAlign w:val="superscript"/>
                        </w:rPr>
                        <w:t>2</w:t>
                      </w:r>
                      <w:r w:rsidRPr="00F873D9">
                        <w:rPr>
                          <w:color w:val="000000" w:themeColor="text1"/>
                        </w:rPr>
                        <w:t>)</w:t>
                      </w:r>
                      <w:r w:rsidR="002C245E" w:rsidRPr="00F873D9">
                        <w:rPr>
                          <w:color w:val="000000" w:themeColor="text1"/>
                        </w:rPr>
                        <w:t>.</w:t>
                      </w:r>
                      <w:r w:rsidRPr="00F873D9">
                        <w:rPr>
                          <w:color w:val="000000" w:themeColor="text1"/>
                        </w:rPr>
                        <w:t xml:space="preserve"> </w:t>
                      </w:r>
                    </w:p>
                  </w:txbxContent>
                </v:textbox>
                <w10:wrap type="square"/>
              </v:shape>
            </w:pict>
          </mc:Fallback>
        </mc:AlternateContent>
      </w:r>
    </w:p>
    <w:p w14:paraId="451EC6BE" w14:textId="77777777" w:rsidR="00871F80" w:rsidRPr="00871F80" w:rsidRDefault="00871F80" w:rsidP="00817395"/>
    <w:p w14:paraId="592B8F98" w14:textId="2FED7E9B" w:rsidR="00256D97" w:rsidRPr="00871F80" w:rsidRDefault="00996BFA" w:rsidP="00817395">
      <w:r w:rsidRPr="00871F80">
        <w:t>The heatmap (</w:t>
      </w:r>
      <w:r w:rsidRPr="00871F80">
        <w:rPr>
          <w:i/>
          <w:iCs/>
        </w:rPr>
        <w:t>Fig 1.</w:t>
      </w:r>
      <w:r w:rsidRPr="00871F80">
        <w:t>) indicates</w:t>
      </w:r>
      <w:r w:rsidR="00256D97" w:rsidRPr="00871F80">
        <w:t xml:space="preserve"> distinct seasonal patterns in detection, a majority of taxa show elevated planktonic presence in late spring / summer prior to their detection on seaweed blades e.g. Bryozoa, Bivalvia and Amphipoda</w:t>
      </w:r>
      <w:proofErr w:type="gramStart"/>
      <w:r w:rsidR="00256D97" w:rsidRPr="00871F80">
        <w:t xml:space="preserve">.  </w:t>
      </w:r>
      <w:proofErr w:type="gramEnd"/>
      <w:r w:rsidR="00C44152" w:rsidRPr="00871F80">
        <w:t>This indicates planktonic presence is a strong indicator of forthcoming blade colonization highlighting its value in forecasting biofouling events. The early-season correlation reveals critical temporal periods for monitoring and potential intervention strategies. Nevertheless, conventional plankton monitoring is labour-intensive and requires specialist taxonomic expertise; a challenge to implement at scale and in a time effective manner.</w:t>
      </w:r>
    </w:p>
    <w:p w14:paraId="337212A2" w14:textId="2DCFE10C" w:rsidR="00C80BBD" w:rsidRPr="00871F80" w:rsidRDefault="00C44152" w:rsidP="00817395">
      <w:r w:rsidRPr="00871F80">
        <w:t xml:space="preserve">Planktonic eDNA (OTU) detections often preceded or aligned with visual microscopic abundance counts. This shows eDNA metabarcoding is capable of detecting early signs of biofouling before their physical observation in visual surveys. </w:t>
      </w:r>
      <w:r w:rsidR="00394AE0" w:rsidRPr="00871F80">
        <w:t>The loss of eDNA signal is concerning</w:t>
      </w:r>
      <w:r w:rsidR="00B47DFA" w:rsidRPr="00871F80">
        <w:t>.</w:t>
      </w:r>
      <w:r w:rsidR="00394AE0" w:rsidRPr="00871F80">
        <w:t xml:space="preserve"> </w:t>
      </w:r>
      <w:r w:rsidR="00B47DFA" w:rsidRPr="00871F80">
        <w:t>E</w:t>
      </w:r>
      <w:r w:rsidR="00394AE0" w:rsidRPr="00871F80">
        <w:t>xpectation would be that once epibiont DNA is detectable in the water column, its presence should persist and increase</w:t>
      </w:r>
      <w:r w:rsidR="00B47DFA" w:rsidRPr="00871F80">
        <w:t>. Over time, as</w:t>
      </w:r>
      <w:r w:rsidR="00394AE0" w:rsidRPr="00871F80">
        <w:t xml:space="preserve"> colonies establish and proliferate on seaweed fronds</w:t>
      </w:r>
      <w:r w:rsidR="00B47DFA" w:rsidRPr="00871F80">
        <w:t xml:space="preserve"> more genetic material </w:t>
      </w:r>
      <w:proofErr w:type="gramStart"/>
      <w:r w:rsidR="00B47DFA" w:rsidRPr="00871F80">
        <w:t xml:space="preserve">is </w:t>
      </w:r>
      <w:r w:rsidR="00394AE0" w:rsidRPr="00871F80">
        <w:t>shed</w:t>
      </w:r>
      <w:proofErr w:type="gramEnd"/>
      <w:r w:rsidR="00B47DFA" w:rsidRPr="00871F80">
        <w:t xml:space="preserve"> and should </w:t>
      </w:r>
      <w:r w:rsidR="0043683D" w:rsidRPr="00871F80">
        <w:t xml:space="preserve">there </w:t>
      </w:r>
      <w:r w:rsidR="00B47DFA" w:rsidRPr="00871F80">
        <w:t>be detectable</w:t>
      </w:r>
      <w:r w:rsidR="00394AE0" w:rsidRPr="00871F80">
        <w:t xml:space="preserve">. This inconsistency suggests potential limitations </w:t>
      </w:r>
      <w:r w:rsidR="0043683D" w:rsidRPr="00871F80">
        <w:t>of</w:t>
      </w:r>
      <w:r w:rsidR="00394AE0" w:rsidRPr="00871F80">
        <w:t xml:space="preserve"> </w:t>
      </w:r>
      <w:r w:rsidR="0043683D" w:rsidRPr="00871F80">
        <w:t>eDNA metabarcoding</w:t>
      </w:r>
      <w:r w:rsidR="00394AE0" w:rsidRPr="00871F80">
        <w:t xml:space="preserve"> sensitivity</w:t>
      </w:r>
      <w:r w:rsidR="0043683D" w:rsidRPr="00871F80">
        <w:t xml:space="preserve"> within the context of biomonitoring.</w:t>
      </w:r>
    </w:p>
    <w:p w14:paraId="63467C7A" w14:textId="77777777" w:rsidR="00871F80" w:rsidRPr="00871F80" w:rsidRDefault="00C44152" w:rsidP="00871F80">
      <w:r w:rsidRPr="00871F80">
        <w:t xml:space="preserve">By integrating molecular techniques into biomonitoring frameworks, enhanced temporal, and particularly taxonomic, resolution can support more </w:t>
      </w:r>
      <w:proofErr w:type="gramStart"/>
      <w:r w:rsidRPr="00871F80">
        <w:t>proactive</w:t>
      </w:r>
      <w:proofErr w:type="gramEnd"/>
      <w:r w:rsidRPr="00871F80">
        <w:t xml:space="preserve"> </w:t>
      </w:r>
      <w:r w:rsidR="000F4700" w:rsidRPr="00871F80">
        <w:t xml:space="preserve">and sustainable </w:t>
      </w:r>
      <w:r w:rsidRPr="00871F80">
        <w:t xml:space="preserve">farm management. This approach may allow growers to mitigate biofouling damage prior to settlement and subsequent impacts to seaweed yield and quality. </w:t>
      </w:r>
    </w:p>
    <w:p w14:paraId="056835FE" w14:textId="24AB8628" w:rsidR="00C54F38" w:rsidRPr="00871F80" w:rsidRDefault="008F431D" w:rsidP="00871F80">
      <w:r w:rsidRPr="00871F80">
        <w:rPr>
          <w:i/>
          <w:iCs/>
        </w:rPr>
        <w:lastRenderedPageBreak/>
        <w:t>D</w:t>
      </w:r>
      <w:r w:rsidRPr="00871F80">
        <w:rPr>
          <w:i/>
          <w:iCs/>
        </w:rPr>
        <w:t>epth effect on epibiont distribution on seaweed blades</w:t>
      </w:r>
    </w:p>
    <w:p w14:paraId="6E04F257" w14:textId="764D9B8C" w:rsidR="00F57163" w:rsidRPr="00871F80" w:rsidRDefault="00F57163" w:rsidP="00F57163">
      <w:pPr>
        <w:pStyle w:val="EndNoteBibliography"/>
        <w:keepNext/>
        <w:spacing w:after="0"/>
      </w:pPr>
    </w:p>
    <w:p w14:paraId="127B86F4" w14:textId="043F9367" w:rsidR="00871F80" w:rsidRPr="00871F80" w:rsidRDefault="00871F80" w:rsidP="00F57163">
      <w:pPr>
        <w:pStyle w:val="Caption"/>
        <w:rPr>
          <w:color w:val="auto"/>
        </w:rPr>
      </w:pPr>
      <w:r w:rsidRPr="00871F80">
        <w:rPr>
          <w:b/>
          <w:bCs/>
          <w:color w:val="auto"/>
        </w:rPr>
        <w:drawing>
          <wp:anchor distT="0" distB="0" distL="114300" distR="114300" simplePos="0" relativeHeight="251664384" behindDoc="1" locked="0" layoutInCell="1" allowOverlap="1" wp14:anchorId="54E44973" wp14:editId="6F3EF154">
            <wp:simplePos x="0" y="0"/>
            <wp:positionH relativeFrom="column">
              <wp:posOffset>384530</wp:posOffset>
            </wp:positionH>
            <wp:positionV relativeFrom="paragraph">
              <wp:posOffset>191259</wp:posOffset>
            </wp:positionV>
            <wp:extent cx="4751705" cy="3635375"/>
            <wp:effectExtent l="0" t="0" r="0" b="3175"/>
            <wp:wrapTopAndBottom/>
            <wp:docPr id="25738399" name="Picture 5" descr="A graph of green and black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8399" name="Picture 5" descr="A graph of green and black boxes&#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4751705" cy="3635375"/>
                    </a:xfrm>
                    <a:prstGeom prst="rect">
                      <a:avLst/>
                    </a:prstGeom>
                  </pic:spPr>
                </pic:pic>
              </a:graphicData>
            </a:graphic>
            <wp14:sizeRelH relativeFrom="page">
              <wp14:pctWidth>0</wp14:pctWidth>
            </wp14:sizeRelH>
            <wp14:sizeRelV relativeFrom="page">
              <wp14:pctHeight>0</wp14:pctHeight>
            </wp14:sizeRelV>
          </wp:anchor>
        </w:drawing>
      </w:r>
    </w:p>
    <w:p w14:paraId="7A1904A8" w14:textId="20CE0B49" w:rsidR="00871F80" w:rsidRPr="00871F80" w:rsidRDefault="00871F80" w:rsidP="00F57163">
      <w:pPr>
        <w:pStyle w:val="Caption"/>
        <w:rPr>
          <w:color w:val="auto"/>
        </w:rPr>
      </w:pPr>
    </w:p>
    <w:p w14:paraId="66B09AAF" w14:textId="67C19841" w:rsidR="008F431D" w:rsidRPr="00871F80" w:rsidRDefault="00F57163" w:rsidP="00F57163">
      <w:pPr>
        <w:pStyle w:val="Caption"/>
        <w:rPr>
          <w:color w:val="auto"/>
        </w:rPr>
      </w:pPr>
      <w:r w:rsidRPr="00871F80">
        <w:rPr>
          <w:color w:val="auto"/>
        </w:rPr>
        <w:t xml:space="preserve">Figure </w:t>
      </w:r>
      <w:r w:rsidRPr="00871F80">
        <w:rPr>
          <w:color w:val="auto"/>
        </w:rPr>
        <w:fldChar w:fldCharType="begin"/>
      </w:r>
      <w:r w:rsidRPr="00871F80">
        <w:rPr>
          <w:color w:val="auto"/>
        </w:rPr>
        <w:instrText xml:space="preserve"> SEQ Figure \* ARABIC </w:instrText>
      </w:r>
      <w:r w:rsidRPr="00871F80">
        <w:rPr>
          <w:color w:val="auto"/>
        </w:rPr>
        <w:fldChar w:fldCharType="separate"/>
      </w:r>
      <w:r w:rsidR="001E65C1">
        <w:rPr>
          <w:noProof/>
          <w:color w:val="auto"/>
        </w:rPr>
        <w:t>2</w:t>
      </w:r>
      <w:r w:rsidRPr="00871F80">
        <w:rPr>
          <w:color w:val="auto"/>
        </w:rPr>
        <w:fldChar w:fldCharType="end"/>
      </w:r>
      <w:r w:rsidRPr="00871F80">
        <w:rPr>
          <w:color w:val="auto"/>
        </w:rPr>
        <w:t>. Temporal and vertical variation in Hydrozoan (Obelia spp.) coverage (%) on cultivated Saccharina latissima blades</w:t>
      </w:r>
    </w:p>
    <w:p w14:paraId="18FA96E6" w14:textId="77777777" w:rsidR="00871F80" w:rsidRPr="00871F80" w:rsidRDefault="00871F80" w:rsidP="00F57163"/>
    <w:p w14:paraId="42582690" w14:textId="21251793" w:rsidR="004661A0" w:rsidRPr="00871F80" w:rsidRDefault="00F57163" w:rsidP="00F57163">
      <w:r w:rsidRPr="00871F80">
        <w:t>The boxplot (</w:t>
      </w:r>
      <w:r w:rsidRPr="00871F80">
        <w:rPr>
          <w:i/>
          <w:iCs/>
        </w:rPr>
        <w:t>Figure 3.</w:t>
      </w:r>
      <w:r w:rsidRPr="00871F80">
        <w:t xml:space="preserve">) shows how the percentage of blade colonisation by hydrozoans varies </w:t>
      </w:r>
      <w:r w:rsidR="00024FF5">
        <w:t>among</w:t>
      </w:r>
      <w:r w:rsidRPr="00871F80">
        <w:t xml:space="preserve"> three blade segments – base (shallowest), middle, and tip (deepest) across four sampling dates. Overall, Hydrozoan coverage was lowest in early May but rapidly increased by mid-July. </w:t>
      </w:r>
      <w:r w:rsidR="00442ED5" w:rsidRPr="00871F80">
        <w:t>Tip segments were most afflicted by colonisation throughout the growing season. In contrast, base segments remained uncolonized throughout.</w:t>
      </w:r>
    </w:p>
    <w:p w14:paraId="0B0B149E" w14:textId="00AA9130" w:rsidR="006B7848" w:rsidRPr="00871F80" w:rsidRDefault="006445B9" w:rsidP="00F57163">
      <w:r w:rsidRPr="006445B9">
        <w:t xml:space="preserve">Two-way ANOVA showed that hydrozoan coverage </w:t>
      </w:r>
      <w:proofErr w:type="gramStart"/>
      <w:r w:rsidRPr="006445B9">
        <w:t>was significantly influenced</w:t>
      </w:r>
      <w:proofErr w:type="gramEnd"/>
      <w:r w:rsidRPr="006445B9">
        <w:t xml:space="preserve"> by blade segment depth (F₂,₁₉ = 12.93, </w:t>
      </w:r>
      <w:r w:rsidRPr="006445B9">
        <w:rPr>
          <w:i/>
          <w:iCs/>
        </w:rPr>
        <w:t>p</w:t>
      </w:r>
      <w:r w:rsidRPr="006445B9">
        <w:t xml:space="preserve"> &lt; 0.001) and also varied significantly across sampling dates (F₃,₁₉ = 3.44, </w:t>
      </w:r>
      <w:r w:rsidRPr="006445B9">
        <w:rPr>
          <w:i/>
          <w:iCs/>
        </w:rPr>
        <w:t>p</w:t>
      </w:r>
      <w:r w:rsidRPr="006445B9">
        <w:t xml:space="preserve"> &lt; 0.05).</w:t>
      </w:r>
      <w:r>
        <w:t xml:space="preserve"> </w:t>
      </w:r>
      <w:r w:rsidR="00F65067" w:rsidRPr="00871F80">
        <w:t xml:space="preserve">This suggests that sugar kelp biofouling activity by </w:t>
      </w:r>
      <w:r w:rsidR="00F65067" w:rsidRPr="00871F80">
        <w:rPr>
          <w:i/>
          <w:iCs/>
        </w:rPr>
        <w:t xml:space="preserve">Obelia sp. </w:t>
      </w:r>
      <w:proofErr w:type="gramStart"/>
      <w:r w:rsidR="00F65067" w:rsidRPr="00871F80">
        <w:t>is driven</w:t>
      </w:r>
      <w:proofErr w:type="gramEnd"/>
      <w:r w:rsidR="00F65067" w:rsidRPr="00871F80">
        <w:t xml:space="preserve"> by depth and time. This may be due to colonisation </w:t>
      </w:r>
      <w:proofErr w:type="gramStart"/>
      <w:r w:rsidR="00F65067" w:rsidRPr="00871F80">
        <w:t>being favoured</w:t>
      </w:r>
      <w:proofErr w:type="gramEnd"/>
      <w:r w:rsidR="00F65067" w:rsidRPr="00871F80">
        <w:t xml:space="preserve"> by a more stable water column microenvironment. For example, reduced light penetration, turbulence and potentially higher nutrient availability may contribute to hydrozoan proliferation. Segments deeper in the water column would have less mechanical disturbance from wave action further enabling sustained polyp growth. </w:t>
      </w:r>
    </w:p>
    <w:p w14:paraId="761D36F3" w14:textId="77777777" w:rsidR="004661A0" w:rsidRPr="00871F80" w:rsidRDefault="00F65067" w:rsidP="004661A0">
      <w:r w:rsidRPr="00871F80">
        <w:t>Furthermore, s</w:t>
      </w:r>
      <w:r w:rsidR="00327E8B" w:rsidRPr="00871F80">
        <w:t>eaweed</w:t>
      </w:r>
      <w:r w:rsidR="00442ED5" w:rsidRPr="00871F80">
        <w:t xml:space="preserve"> growth occurs</w:t>
      </w:r>
      <w:r w:rsidR="00327E8B" w:rsidRPr="00871F80">
        <w:t xml:space="preserve"> as</w:t>
      </w:r>
      <w:r w:rsidR="00442ED5" w:rsidRPr="00871F80">
        <w:t xml:space="preserve"> the base/meristem while older tissue at the tips continually shed</w:t>
      </w:r>
      <w:r w:rsidR="00327E8B" w:rsidRPr="00871F80">
        <w:t xml:space="preserve">s </w:t>
      </w:r>
      <w:r w:rsidR="00327E8B" w:rsidRPr="00871F80">
        <w:fldChar w:fldCharType="begin"/>
      </w:r>
      <w:r w:rsidR="00327E8B" w:rsidRPr="00871F80">
        <w:instrText xml:space="preserve"> ADDIN EN.CITE &lt;EndNote&gt;&lt;Cite&gt;&lt;Author&gt;Mann&lt;/Author&gt;&lt;Year&gt;1973&lt;/Year&gt;&lt;RecNum&gt;187&lt;/RecNum&gt;&lt;DisplayText&gt;(Mann, 1973)&lt;/DisplayText&gt;&lt;record&gt;&lt;rec-number&gt;187&lt;/rec-number&gt;&lt;foreign-keys&gt;&lt;key app="EN" db-id="sx0sxtzakvvzdwexr2k5a5s6fr2dv9dsvdf0" timestamp="1748530106"&gt;187&lt;/key&gt;&lt;/foreign-keys&gt;&lt;ref-type name="Journal Article"&gt;17&lt;/ref-type&gt;&lt;contributors&gt;&lt;authors&gt;&lt;author&gt;Mann, KH&lt;/author&gt;&lt;/authors&gt;&lt;/contributors&gt;&lt;titles&gt;&lt;title&gt;Seaweeds: Their Productivity and Strategy for Growth: The role of large marine algae in coastal productivity is far more important than has been suspected&lt;/title&gt;&lt;secondary-title&gt;Science&lt;/secondary-title&gt;&lt;/titles&gt;&lt;periodical&gt;&lt;full-title&gt;Science&lt;/full-title&gt;&lt;/periodical&gt;&lt;pages&gt;975-981&lt;/pages&gt;&lt;volume&gt;182&lt;/volume&gt;&lt;number&gt;4116&lt;/number&gt;&lt;dates&gt;&lt;year&gt;1973&lt;/year&gt;&lt;/dates&gt;&lt;isbn&gt;0036-8075&lt;/isbn&gt;&lt;urls&gt;&lt;/urls&gt;&lt;/record&gt;&lt;/Cite&gt;&lt;/EndNote&gt;</w:instrText>
      </w:r>
      <w:r w:rsidR="00327E8B" w:rsidRPr="00871F80">
        <w:fldChar w:fldCharType="separate"/>
      </w:r>
      <w:r w:rsidR="00327E8B" w:rsidRPr="00871F80">
        <w:rPr>
          <w:noProof/>
        </w:rPr>
        <w:t>(Mann, 1973)</w:t>
      </w:r>
      <w:r w:rsidR="00327E8B" w:rsidRPr="00871F80">
        <w:fldChar w:fldCharType="end"/>
      </w:r>
      <w:r w:rsidR="00327E8B" w:rsidRPr="00871F80">
        <w:t>. The distal blade segment represents the oldest</w:t>
      </w:r>
      <w:r w:rsidR="006B7848" w:rsidRPr="00871F80">
        <w:t>, most established surface. The increased colonisation at the tip may be resultant from the tissue being more withered or structurally compromised due to longer exposure to environmental stressors thus heightening susceptibility to infestation. More simply</w:t>
      </w:r>
      <w:r w:rsidR="004661A0" w:rsidRPr="00871F80">
        <w:t>,</w:t>
      </w:r>
      <w:r w:rsidR="006B7848" w:rsidRPr="00871F80">
        <w:t xml:space="preserve"> the tip section of the frond </w:t>
      </w:r>
      <w:r w:rsidR="006B7848" w:rsidRPr="00871F80">
        <w:lastRenderedPageBreak/>
        <w:t xml:space="preserve">has existed the longest and therefore has had the </w:t>
      </w:r>
      <w:r w:rsidR="004661A0" w:rsidRPr="00871F80">
        <w:t>greatest</w:t>
      </w:r>
      <w:r w:rsidR="006B7848" w:rsidRPr="00871F80">
        <w:t xml:space="preserve"> exposure time</w:t>
      </w:r>
      <w:r w:rsidR="004661A0" w:rsidRPr="00871F80">
        <w:t xml:space="preserve">, providing </w:t>
      </w:r>
      <w:r w:rsidR="006B7848" w:rsidRPr="00871F80">
        <w:t>more opportunities for settlement events</w:t>
      </w:r>
      <w:r w:rsidR="004661A0" w:rsidRPr="00871F80">
        <w:t xml:space="preserve"> and colony expansion</w:t>
      </w:r>
      <w:r w:rsidR="006B7848" w:rsidRPr="00871F80">
        <w:t>.</w:t>
      </w:r>
      <w:r w:rsidR="004661A0" w:rsidRPr="00871F80">
        <w:t xml:space="preserve"> </w:t>
      </w:r>
      <w:r w:rsidR="004661A0" w:rsidRPr="00871F80">
        <w:t>These combined physical and biological factors offer a plausible explanation for the consistently higher levels of biofouling observed at the blade tips. However, further targeted investigation is needed to disentangle the relative contribution of each factor and determine whether a single dominant driver or a synergistic combination is primarily responsible for hydrozoan colonisation patterns.</w:t>
      </w:r>
    </w:p>
    <w:p w14:paraId="069F56AB" w14:textId="5C8F0068" w:rsidR="006445B9" w:rsidRDefault="006445B9">
      <w:pPr>
        <w:rPr>
          <w:b/>
          <w:bCs/>
        </w:rPr>
      </w:pPr>
    </w:p>
    <w:p w14:paraId="08A53D91" w14:textId="77777777" w:rsidR="001D6268" w:rsidRDefault="001D6268" w:rsidP="001D6268">
      <w:pPr>
        <w:pStyle w:val="EndNoteBibliography"/>
        <w:spacing w:after="0"/>
        <w:rPr>
          <w:b/>
          <w:bCs/>
        </w:rPr>
      </w:pPr>
      <w:r>
        <w:rPr>
          <w:b/>
          <w:bCs/>
        </w:rPr>
        <w:t>Conclusion</w:t>
      </w:r>
    </w:p>
    <w:p w14:paraId="4637A371" w14:textId="77777777" w:rsidR="001D6268" w:rsidRPr="00871F80" w:rsidRDefault="001D6268" w:rsidP="001D6268">
      <w:pPr>
        <w:pStyle w:val="EndNoteBibliography"/>
        <w:spacing w:after="0"/>
      </w:pPr>
      <w:r w:rsidRPr="001D6268">
        <w:rPr>
          <w:lang w:val="en-GB"/>
        </w:rPr>
        <w:t xml:space="preserve">The preliminary results described here illustrate the value of integrating molecular techniques with conventional microscopic methods for biofouling detection </w:t>
      </w:r>
      <w:r>
        <w:rPr>
          <w:lang w:val="en-GB"/>
        </w:rPr>
        <w:t>stategies</w:t>
      </w:r>
      <w:r w:rsidRPr="001D6268">
        <w:rPr>
          <w:lang w:val="en-GB"/>
        </w:rPr>
        <w:t>. Barcoding of epibiont DNA greatly enhanced identifying taxonomic resolution relative to traditional microscopy alone. Temporal patterns revealed via heatmap analyses showed eDNA signals often precede physical settlement on blades. This indicates strong potential for molecular tool use in early warning systems, but further refinement of techniques is required for consistent detection patterns. Depth and temporal effects on blade colonisation showed distinct vertical trends, with older, distal blade segments showing more severe hydrozoan infestation. Overall, these findings highlight the importance of combining molecular diagnostics with ecological context to improve monitoring accuracy and better understand biofouling dynamics within seaweed aquaculture.</w:t>
      </w:r>
    </w:p>
    <w:p w14:paraId="269E9463" w14:textId="77777777" w:rsidR="001D6268" w:rsidRDefault="001D6268" w:rsidP="004661A0">
      <w:pPr>
        <w:rPr>
          <w:b/>
          <w:bCs/>
        </w:rPr>
      </w:pPr>
    </w:p>
    <w:p w14:paraId="5F9BF2CB" w14:textId="77777777" w:rsidR="001D6268" w:rsidRDefault="001D6268">
      <w:pPr>
        <w:rPr>
          <w:b/>
          <w:bCs/>
        </w:rPr>
      </w:pPr>
      <w:r>
        <w:rPr>
          <w:b/>
          <w:bCs/>
        </w:rPr>
        <w:br w:type="page"/>
      </w:r>
    </w:p>
    <w:p w14:paraId="3B4449DA" w14:textId="2F684B93" w:rsidR="008317AF" w:rsidRPr="00871F80" w:rsidRDefault="005F0CF8" w:rsidP="004661A0">
      <w:pPr>
        <w:rPr>
          <w:b/>
          <w:bCs/>
        </w:rPr>
      </w:pPr>
      <w:r w:rsidRPr="00871F80">
        <w:rPr>
          <w:b/>
          <w:bCs/>
        </w:rPr>
        <w:lastRenderedPageBreak/>
        <w:t xml:space="preserve">Thesis </w:t>
      </w:r>
      <w:r w:rsidR="002B0102" w:rsidRPr="00871F80">
        <w:rPr>
          <w:b/>
          <w:bCs/>
        </w:rPr>
        <w:t>O</w:t>
      </w:r>
      <w:r w:rsidRPr="00871F80">
        <w:rPr>
          <w:b/>
          <w:bCs/>
        </w:rPr>
        <w:t>verview</w:t>
      </w:r>
      <w:r w:rsidR="002B0102" w:rsidRPr="00871F80">
        <w:rPr>
          <w:b/>
          <w:bCs/>
        </w:rPr>
        <w:t xml:space="preserve">, </w:t>
      </w:r>
      <w:r w:rsidR="00536E80" w:rsidRPr="00871F80">
        <w:rPr>
          <w:b/>
          <w:bCs/>
        </w:rPr>
        <w:t xml:space="preserve">Future </w:t>
      </w:r>
      <w:r w:rsidR="00024FF5">
        <w:rPr>
          <w:b/>
          <w:bCs/>
        </w:rPr>
        <w:t>W</w:t>
      </w:r>
      <w:r w:rsidR="00536E80" w:rsidRPr="00871F80">
        <w:rPr>
          <w:b/>
          <w:bCs/>
        </w:rPr>
        <w:t>ork</w:t>
      </w:r>
      <w:r w:rsidR="002B0102" w:rsidRPr="00871F80">
        <w:rPr>
          <w:b/>
          <w:bCs/>
        </w:rPr>
        <w:t xml:space="preserve"> and Progress</w:t>
      </w:r>
    </w:p>
    <w:p w14:paraId="2D5494E5" w14:textId="508E3A32" w:rsidR="006958B7" w:rsidRPr="00871F80" w:rsidRDefault="006958B7" w:rsidP="00FC3EF6">
      <w:pPr>
        <w:pStyle w:val="NoSpacing"/>
        <w:rPr>
          <w:b/>
          <w:bCs/>
        </w:rPr>
      </w:pPr>
      <w:r w:rsidRPr="00871F80">
        <w:rPr>
          <w:b/>
          <w:bCs/>
        </w:rPr>
        <w:t>Chapter 1</w:t>
      </w:r>
    </w:p>
    <w:p w14:paraId="7DF8A5C9" w14:textId="2CB1B222" w:rsidR="006958B7" w:rsidRPr="00871F80" w:rsidRDefault="006958B7" w:rsidP="00FC3EF6">
      <w:pPr>
        <w:pStyle w:val="NoSpacing"/>
        <w:rPr>
          <w:i/>
          <w:iCs/>
        </w:rPr>
      </w:pPr>
      <w:r w:rsidRPr="00871F80">
        <w:rPr>
          <w:i/>
          <w:iCs/>
        </w:rPr>
        <w:t xml:space="preserve">Comparative </w:t>
      </w:r>
      <w:r w:rsidR="00BA072D" w:rsidRPr="00871F80">
        <w:rPr>
          <w:i/>
          <w:iCs/>
        </w:rPr>
        <w:t>S</w:t>
      </w:r>
      <w:r w:rsidRPr="00871F80">
        <w:rPr>
          <w:i/>
          <w:iCs/>
        </w:rPr>
        <w:t xml:space="preserve">tudy of </w:t>
      </w:r>
      <w:r w:rsidR="00BA072D" w:rsidRPr="00871F80">
        <w:rPr>
          <w:i/>
          <w:iCs/>
        </w:rPr>
        <w:t>M</w:t>
      </w:r>
      <w:r w:rsidRPr="00871F80">
        <w:rPr>
          <w:i/>
          <w:iCs/>
        </w:rPr>
        <w:t xml:space="preserve">olecular and </w:t>
      </w:r>
      <w:r w:rsidR="00BA072D" w:rsidRPr="00871F80">
        <w:rPr>
          <w:i/>
          <w:iCs/>
        </w:rPr>
        <w:t>Microscopic</w:t>
      </w:r>
      <w:r w:rsidRPr="00871F80">
        <w:rPr>
          <w:i/>
          <w:iCs/>
        </w:rPr>
        <w:t xml:space="preserve"> </w:t>
      </w:r>
      <w:r w:rsidR="00BA072D" w:rsidRPr="00871F80">
        <w:rPr>
          <w:i/>
          <w:iCs/>
        </w:rPr>
        <w:t>D</w:t>
      </w:r>
      <w:r w:rsidRPr="00871F80">
        <w:rPr>
          <w:i/>
          <w:iCs/>
        </w:rPr>
        <w:t xml:space="preserve">iagnostics in </w:t>
      </w:r>
      <w:r w:rsidR="00BA072D" w:rsidRPr="00871F80">
        <w:rPr>
          <w:i/>
          <w:iCs/>
        </w:rPr>
        <w:t>S</w:t>
      </w:r>
      <w:r w:rsidRPr="00871F80">
        <w:rPr>
          <w:i/>
          <w:iCs/>
        </w:rPr>
        <w:t xml:space="preserve">eaweed </w:t>
      </w:r>
      <w:r w:rsidR="00BA072D" w:rsidRPr="00871F80">
        <w:rPr>
          <w:i/>
          <w:iCs/>
        </w:rPr>
        <w:t>B</w:t>
      </w:r>
      <w:r w:rsidRPr="00871F80">
        <w:rPr>
          <w:i/>
          <w:iCs/>
        </w:rPr>
        <w:t xml:space="preserve">iofouling </w:t>
      </w:r>
    </w:p>
    <w:p w14:paraId="7799A17C" w14:textId="77777777" w:rsidR="00516F89" w:rsidRPr="00871F80" w:rsidRDefault="00516F89" w:rsidP="00FC3EF6">
      <w:pPr>
        <w:pStyle w:val="NoSpacing"/>
      </w:pPr>
    </w:p>
    <w:p w14:paraId="2CCC0DA3" w14:textId="2F39F720" w:rsidR="00536E80" w:rsidRPr="00871F80" w:rsidRDefault="00536E80" w:rsidP="00FC3EF6">
      <w:pPr>
        <w:pStyle w:val="NoSpacing"/>
      </w:pPr>
      <w:r w:rsidRPr="00871F80">
        <w:t>Continue analysis of Kelpcrofting dataset</w:t>
      </w:r>
      <w:r w:rsidR="00516F89" w:rsidRPr="00871F80">
        <w:t xml:space="preserve"> investigating biofouling detections</w:t>
      </w:r>
      <w:r w:rsidRPr="00871F80">
        <w:t>. Describe seasonal patterns and dominant taxa</w:t>
      </w:r>
      <w:r w:rsidR="00516F89" w:rsidRPr="00871F80">
        <w:t>.</w:t>
      </w:r>
      <w:r w:rsidR="00F57163" w:rsidRPr="00871F80">
        <w:t xml:space="preserve"> </w:t>
      </w:r>
      <w:r w:rsidR="00516F89" w:rsidRPr="00871F80">
        <w:t>Explore seeding influence of farm gear on later season infestation and dynamics of allergen risk taxa (Bivalvia)</w:t>
      </w:r>
      <w:proofErr w:type="gramStart"/>
      <w:r w:rsidR="00516F89" w:rsidRPr="00871F80">
        <w:t xml:space="preserve">.  </w:t>
      </w:r>
      <w:proofErr w:type="gramEnd"/>
    </w:p>
    <w:p w14:paraId="0183E3AF" w14:textId="77777777" w:rsidR="006958B7" w:rsidRPr="00871F80" w:rsidRDefault="006958B7" w:rsidP="00FC3EF6">
      <w:pPr>
        <w:pStyle w:val="NoSpacing"/>
      </w:pPr>
    </w:p>
    <w:p w14:paraId="7C3B3375" w14:textId="0A74D4A3" w:rsidR="00516F89" w:rsidRPr="00871F80" w:rsidRDefault="00516F89" w:rsidP="00FC3EF6">
      <w:pPr>
        <w:pStyle w:val="NoSpacing"/>
      </w:pPr>
      <w:proofErr w:type="gramStart"/>
      <w:r w:rsidRPr="00871F80">
        <w:t>Good progress</w:t>
      </w:r>
      <w:proofErr w:type="gramEnd"/>
      <w:r w:rsidRPr="00871F80">
        <w:t xml:space="preserve"> has </w:t>
      </w:r>
      <w:proofErr w:type="gramStart"/>
      <w:r w:rsidRPr="00871F80">
        <w:t>been made</w:t>
      </w:r>
      <w:proofErr w:type="gramEnd"/>
      <w:r w:rsidRPr="00871F80">
        <w:t xml:space="preserve"> on generating relevant figures, completion of manuscript draft </w:t>
      </w:r>
      <w:proofErr w:type="gramStart"/>
      <w:r w:rsidRPr="00871F80">
        <w:t>is expected</w:t>
      </w:r>
      <w:proofErr w:type="gramEnd"/>
      <w:r w:rsidRPr="00871F80">
        <w:t xml:space="preserve"> in coming months (1-2).</w:t>
      </w:r>
    </w:p>
    <w:p w14:paraId="463BAAFC" w14:textId="77777777" w:rsidR="00516F89" w:rsidRPr="00871F80" w:rsidRDefault="00516F89" w:rsidP="00FC3EF6">
      <w:pPr>
        <w:pStyle w:val="NoSpacing"/>
      </w:pPr>
    </w:p>
    <w:p w14:paraId="3AD8366F" w14:textId="621A3B8A" w:rsidR="006958B7" w:rsidRPr="00871F80" w:rsidRDefault="006958B7" w:rsidP="00FC3EF6">
      <w:pPr>
        <w:pStyle w:val="NoSpacing"/>
        <w:rPr>
          <w:b/>
          <w:bCs/>
        </w:rPr>
      </w:pPr>
      <w:r w:rsidRPr="00871F80">
        <w:rPr>
          <w:b/>
          <w:bCs/>
        </w:rPr>
        <w:t>Chapter 2</w:t>
      </w:r>
    </w:p>
    <w:p w14:paraId="1EE51942" w14:textId="6D72C96C" w:rsidR="006958B7" w:rsidRPr="00871F80" w:rsidRDefault="006958B7" w:rsidP="00FC3EF6">
      <w:pPr>
        <w:pStyle w:val="NoSpacing"/>
        <w:rPr>
          <w:i/>
          <w:iCs/>
        </w:rPr>
      </w:pPr>
      <w:r w:rsidRPr="00871F80">
        <w:rPr>
          <w:i/>
          <w:iCs/>
        </w:rPr>
        <w:t xml:space="preserve">Development of </w:t>
      </w:r>
      <w:r w:rsidR="00BA072D" w:rsidRPr="00871F80">
        <w:rPr>
          <w:i/>
          <w:iCs/>
        </w:rPr>
        <w:t>S</w:t>
      </w:r>
      <w:r w:rsidRPr="00871F80">
        <w:rPr>
          <w:i/>
          <w:iCs/>
        </w:rPr>
        <w:t>pecies</w:t>
      </w:r>
      <w:r w:rsidR="00BA072D" w:rsidRPr="00871F80">
        <w:rPr>
          <w:i/>
          <w:iCs/>
        </w:rPr>
        <w:t>-S</w:t>
      </w:r>
      <w:r w:rsidRPr="00871F80">
        <w:rPr>
          <w:i/>
          <w:iCs/>
        </w:rPr>
        <w:t xml:space="preserve">pecific </w:t>
      </w:r>
      <w:r w:rsidR="00BA072D" w:rsidRPr="00871F80">
        <w:rPr>
          <w:i/>
          <w:iCs/>
        </w:rPr>
        <w:t>P</w:t>
      </w:r>
      <w:r w:rsidRPr="00871F80">
        <w:rPr>
          <w:i/>
          <w:iCs/>
        </w:rPr>
        <w:t xml:space="preserve">rimers with </w:t>
      </w:r>
      <w:r w:rsidR="00BA072D" w:rsidRPr="00871F80">
        <w:rPr>
          <w:i/>
          <w:iCs/>
        </w:rPr>
        <w:t>Hi</w:t>
      </w:r>
      <w:r w:rsidRPr="00871F80">
        <w:rPr>
          <w:i/>
          <w:iCs/>
        </w:rPr>
        <w:t>gh-</w:t>
      </w:r>
      <w:r w:rsidR="00BA072D" w:rsidRPr="00871F80">
        <w:rPr>
          <w:i/>
          <w:iCs/>
        </w:rPr>
        <w:t>C</w:t>
      </w:r>
      <w:r w:rsidRPr="00871F80">
        <w:rPr>
          <w:i/>
          <w:iCs/>
        </w:rPr>
        <w:t xml:space="preserve">opy </w:t>
      </w:r>
      <w:r w:rsidR="00BA072D" w:rsidRPr="00871F80">
        <w:rPr>
          <w:i/>
          <w:iCs/>
        </w:rPr>
        <w:t>G</w:t>
      </w:r>
      <w:r w:rsidRPr="00871F80">
        <w:rPr>
          <w:i/>
          <w:iCs/>
        </w:rPr>
        <w:t xml:space="preserve">enomic </w:t>
      </w:r>
      <w:r w:rsidR="00BA072D" w:rsidRPr="00871F80">
        <w:rPr>
          <w:i/>
          <w:iCs/>
        </w:rPr>
        <w:t>R</w:t>
      </w:r>
      <w:r w:rsidRPr="00871F80">
        <w:rPr>
          <w:i/>
          <w:iCs/>
        </w:rPr>
        <w:t xml:space="preserve">epeats for </w:t>
      </w:r>
      <w:r w:rsidR="00BA072D" w:rsidRPr="00871F80">
        <w:rPr>
          <w:i/>
          <w:iCs/>
        </w:rPr>
        <w:t>S</w:t>
      </w:r>
      <w:r w:rsidRPr="00871F80">
        <w:rPr>
          <w:i/>
          <w:iCs/>
        </w:rPr>
        <w:t xml:space="preserve">eaweed </w:t>
      </w:r>
      <w:r w:rsidR="00BA072D" w:rsidRPr="00871F80">
        <w:rPr>
          <w:i/>
          <w:iCs/>
        </w:rPr>
        <w:t>E</w:t>
      </w:r>
      <w:r w:rsidRPr="00871F80">
        <w:rPr>
          <w:i/>
          <w:iCs/>
        </w:rPr>
        <w:t xml:space="preserve">pibiont </w:t>
      </w:r>
      <w:r w:rsidR="00BA072D" w:rsidRPr="00871F80">
        <w:rPr>
          <w:i/>
          <w:iCs/>
        </w:rPr>
        <w:t>D</w:t>
      </w:r>
      <w:r w:rsidRPr="00871F80">
        <w:rPr>
          <w:i/>
          <w:iCs/>
        </w:rPr>
        <w:t xml:space="preserve">etection </w:t>
      </w:r>
    </w:p>
    <w:p w14:paraId="12EE2D96" w14:textId="77777777" w:rsidR="00516F89" w:rsidRPr="00871F80" w:rsidRDefault="00516F89" w:rsidP="00FC3EF6">
      <w:pPr>
        <w:pStyle w:val="NoSpacing"/>
      </w:pPr>
    </w:p>
    <w:p w14:paraId="24EDB996" w14:textId="5D1827D8" w:rsidR="00536E80" w:rsidRPr="00871F80" w:rsidRDefault="002B0102" w:rsidP="00FC3EF6">
      <w:pPr>
        <w:pStyle w:val="NoSpacing"/>
      </w:pPr>
      <w:r w:rsidRPr="00871F80">
        <w:t>This chapter will requir</w:t>
      </w:r>
      <w:r w:rsidR="00234DF8" w:rsidRPr="00871F80">
        <w:t>e</w:t>
      </w:r>
      <w:r w:rsidRPr="00871F80">
        <w:t xml:space="preserve"> </w:t>
      </w:r>
      <w:r w:rsidR="00516F89" w:rsidRPr="00871F80">
        <w:t>Whole-Genome Sequencing (Oxford Nanopore) o</w:t>
      </w:r>
      <w:r w:rsidRPr="00871F80">
        <w:t>f</w:t>
      </w:r>
      <w:r w:rsidR="00516F89" w:rsidRPr="00871F80">
        <w:t xml:space="preserve"> key epibiont taxa to provide accurate genomic dat</w:t>
      </w:r>
      <w:r w:rsidR="0054058E">
        <w:t>a</w:t>
      </w:r>
      <w:r w:rsidR="00516F89" w:rsidRPr="00871F80">
        <w:t xml:space="preserve"> from which high-copy genomic regions can </w:t>
      </w:r>
      <w:proofErr w:type="gramStart"/>
      <w:r w:rsidR="00516F89" w:rsidRPr="00871F80">
        <w:t>be identified</w:t>
      </w:r>
      <w:proofErr w:type="gramEnd"/>
      <w:r w:rsidR="00516F89" w:rsidRPr="00871F80">
        <w:t xml:space="preserve">. There will also be focus on generating high-quality long-read sequencing data to improve the accuracy and completeness of the genome assembly, increasing precision and reliability of downstream assays. This will allow for the development of species-specific primers and sensitive biofouling molecular diagnostic assays. In collaboration with lab group colleagues, bioinformatic pipelines will </w:t>
      </w:r>
      <w:proofErr w:type="gramStart"/>
      <w:r w:rsidR="00516F89" w:rsidRPr="00871F80">
        <w:t>be developed</w:t>
      </w:r>
      <w:proofErr w:type="gramEnd"/>
      <w:r w:rsidR="00516F89" w:rsidRPr="00871F80">
        <w:t xml:space="preserve"> which are capable of detecting these repetitive regions within genomes. Primers will </w:t>
      </w:r>
      <w:proofErr w:type="gramStart"/>
      <w:r w:rsidR="00516F89" w:rsidRPr="00871F80">
        <w:t>be optimised</w:t>
      </w:r>
      <w:proofErr w:type="gramEnd"/>
      <w:r w:rsidR="00516F89" w:rsidRPr="00871F80">
        <w:t xml:space="preserve"> and validated to confirm specificity. </w:t>
      </w:r>
    </w:p>
    <w:p w14:paraId="6F9F99B6" w14:textId="77777777" w:rsidR="00516F89" w:rsidRPr="00871F80" w:rsidRDefault="00516F89" w:rsidP="00FC3EF6">
      <w:pPr>
        <w:pStyle w:val="NoSpacing"/>
      </w:pPr>
    </w:p>
    <w:p w14:paraId="0DD39F0C" w14:textId="1CF0087C" w:rsidR="00516F89" w:rsidRPr="00871F80" w:rsidRDefault="00516F89" w:rsidP="00FC3EF6">
      <w:pPr>
        <w:pStyle w:val="NoSpacing"/>
      </w:pPr>
      <w:r w:rsidRPr="00871F80">
        <w:t xml:space="preserve">At present, training has begun on pipeline development and high-quality DNA extractions with WGS expected to start as soon as possible. </w:t>
      </w:r>
    </w:p>
    <w:p w14:paraId="324BFDB7" w14:textId="77777777" w:rsidR="00536E80" w:rsidRPr="00871F80" w:rsidRDefault="00536E80" w:rsidP="00FC3EF6">
      <w:pPr>
        <w:pStyle w:val="NoSpacing"/>
      </w:pPr>
    </w:p>
    <w:p w14:paraId="7B9B3A40" w14:textId="7756F07D" w:rsidR="006958B7" w:rsidRPr="00871F80" w:rsidRDefault="006958B7" w:rsidP="00FC3EF6">
      <w:pPr>
        <w:pStyle w:val="NoSpacing"/>
        <w:rPr>
          <w:b/>
          <w:bCs/>
        </w:rPr>
      </w:pPr>
      <w:r w:rsidRPr="00871F80">
        <w:rPr>
          <w:b/>
          <w:bCs/>
        </w:rPr>
        <w:t>Chapter 3</w:t>
      </w:r>
    </w:p>
    <w:p w14:paraId="68BF948F" w14:textId="570C58B1" w:rsidR="008317AF" w:rsidRPr="00871F80" w:rsidRDefault="0090512F" w:rsidP="00FC3EF6">
      <w:pPr>
        <w:pStyle w:val="NoSpacing"/>
        <w:rPr>
          <w:i/>
          <w:iCs/>
        </w:rPr>
      </w:pPr>
      <w:r w:rsidRPr="00871F80">
        <w:rPr>
          <w:i/>
          <w:iCs/>
        </w:rPr>
        <w:t xml:space="preserve">Early Detection </w:t>
      </w:r>
      <w:r w:rsidR="00516F89" w:rsidRPr="00871F80">
        <w:rPr>
          <w:i/>
          <w:iCs/>
        </w:rPr>
        <w:t xml:space="preserve">and Ecological Drivers </w:t>
      </w:r>
      <w:r w:rsidRPr="00871F80">
        <w:rPr>
          <w:i/>
          <w:iCs/>
        </w:rPr>
        <w:t>of Seaweed Epibionts in eDNA Across the Northeast Atlantic</w:t>
      </w:r>
    </w:p>
    <w:p w14:paraId="28E649E6" w14:textId="77777777" w:rsidR="008317AF" w:rsidRPr="00871F80" w:rsidRDefault="008317AF" w:rsidP="00FC3EF6">
      <w:pPr>
        <w:pStyle w:val="NoSpacing"/>
      </w:pPr>
    </w:p>
    <w:p w14:paraId="77F7A73F" w14:textId="44412DD5" w:rsidR="00516F89" w:rsidRPr="00871F80" w:rsidRDefault="00516F89" w:rsidP="00FC3EF6">
      <w:pPr>
        <w:pStyle w:val="NoSpacing"/>
      </w:pPr>
      <w:r w:rsidRPr="00871F80">
        <w:t xml:space="preserve">This chapter will apply the newly developed, species-specific primers to eDNA samples collected from NE Atlantic sites. Using both ddPCR and qPCR, the aim is to detect and quantitatively track seasonal variation in important biofouling taxa in seaweed farms with high sensitivity and accuracy. The broad latitudinal scope of the study will inform wide spatial and temporal patterns in epibiont dynamics. This chapter will further evaluate primer performance in samples from differing regions. Molecular data will </w:t>
      </w:r>
      <w:proofErr w:type="gramStart"/>
      <w:r w:rsidRPr="00871F80">
        <w:t>be integrated</w:t>
      </w:r>
      <w:proofErr w:type="gramEnd"/>
      <w:r w:rsidRPr="00871F80">
        <w:t xml:space="preserve"> </w:t>
      </w:r>
      <w:r w:rsidR="0054058E">
        <w:t xml:space="preserve">with </w:t>
      </w:r>
      <w:r w:rsidRPr="00871F80">
        <w:t xml:space="preserve">visual and environmental parameter data to identify ecological drivers which influence epibiont occurrence, </w:t>
      </w:r>
      <w:proofErr w:type="gramStart"/>
      <w:r w:rsidRPr="00871F80">
        <w:t>settlement</w:t>
      </w:r>
      <w:proofErr w:type="gramEnd"/>
      <w:r w:rsidRPr="00871F80">
        <w:t xml:space="preserve"> and prevalence: an area of key concern for seaweed farm sustainability.</w:t>
      </w:r>
    </w:p>
    <w:p w14:paraId="66CFA6EE" w14:textId="77777777" w:rsidR="002B0102" w:rsidRPr="00871F80" w:rsidRDefault="002B0102" w:rsidP="00FC3EF6">
      <w:pPr>
        <w:pStyle w:val="NoSpacing"/>
      </w:pPr>
    </w:p>
    <w:p w14:paraId="143D33BA" w14:textId="20E5B1FC" w:rsidR="002B0102" w:rsidRPr="00871F80" w:rsidRDefault="002B0102" w:rsidP="00FC3EF6">
      <w:pPr>
        <w:pStyle w:val="NoSpacing"/>
      </w:pPr>
      <w:r w:rsidRPr="00871F80">
        <w:t xml:space="preserve">This chapter has </w:t>
      </w:r>
      <w:proofErr w:type="gramStart"/>
      <w:r w:rsidRPr="00871F80">
        <w:t>been continually worked</w:t>
      </w:r>
      <w:proofErr w:type="gramEnd"/>
      <w:r w:rsidRPr="00871F80">
        <w:t xml:space="preserve"> on since the project started with monthly sampling trips to Kilchoan Estate. Laboratory work has been ongoing and extraction of DNA from filters has commenced. This process has </w:t>
      </w:r>
      <w:proofErr w:type="gramStart"/>
      <w:r w:rsidRPr="00871F80">
        <w:t>been streamlined</w:t>
      </w:r>
      <w:proofErr w:type="gramEnd"/>
      <w:r w:rsidRPr="00871F80">
        <w:t xml:space="preserve"> through development of a custom-built multi-filter rotator. </w:t>
      </w:r>
    </w:p>
    <w:p w14:paraId="14D2FF91" w14:textId="77777777" w:rsidR="00516F89" w:rsidRPr="00871F80" w:rsidRDefault="00516F89" w:rsidP="00FC3EF6">
      <w:pPr>
        <w:pStyle w:val="NoSpacing"/>
      </w:pPr>
    </w:p>
    <w:p w14:paraId="0E41275D" w14:textId="1AF95185" w:rsidR="0090512F" w:rsidRPr="00871F80" w:rsidRDefault="0090512F" w:rsidP="00FC3EF6">
      <w:pPr>
        <w:pStyle w:val="NoSpacing"/>
        <w:rPr>
          <w:b/>
          <w:bCs/>
        </w:rPr>
      </w:pPr>
      <w:r w:rsidRPr="00871F80">
        <w:rPr>
          <w:b/>
          <w:bCs/>
        </w:rPr>
        <w:t>Chapter 4</w:t>
      </w:r>
    </w:p>
    <w:p w14:paraId="2C085A2B" w14:textId="3DBA304D" w:rsidR="00BA072D" w:rsidRPr="00871F80" w:rsidRDefault="00BA072D" w:rsidP="00FC3EF6">
      <w:pPr>
        <w:pStyle w:val="NoSpacing"/>
        <w:rPr>
          <w:i/>
          <w:iCs/>
        </w:rPr>
      </w:pPr>
      <w:r w:rsidRPr="00871F80">
        <w:rPr>
          <w:i/>
          <w:iCs/>
        </w:rPr>
        <w:t>Hydrodynamic Influence on Epibiont Settlement: Evaluation from Field and Mesocosm Experiments</w:t>
      </w:r>
    </w:p>
    <w:p w14:paraId="75FFD313" w14:textId="77777777" w:rsidR="002B0102" w:rsidRPr="00871F80" w:rsidRDefault="002B0102" w:rsidP="00FC3EF6">
      <w:pPr>
        <w:pStyle w:val="NoSpacing"/>
      </w:pPr>
    </w:p>
    <w:p w14:paraId="697405B7" w14:textId="77777777" w:rsidR="00292F11" w:rsidRPr="00871F80" w:rsidRDefault="002B0102" w:rsidP="00FC3EF6">
      <w:pPr>
        <w:pStyle w:val="NoSpacing"/>
      </w:pPr>
      <w:r w:rsidRPr="00871F80">
        <w:t xml:space="preserve">This chapter aims to assess the role of hydrodynamic conditions in settlement patterns and colonisation of epibionts on cultivated seaweed. </w:t>
      </w:r>
      <w:r w:rsidR="00292F11" w:rsidRPr="00871F80">
        <w:t xml:space="preserve">This aims to isolate how flow conditions </w:t>
      </w:r>
      <w:r w:rsidR="00292F11" w:rsidRPr="00871F80">
        <w:lastRenderedPageBreak/>
        <w:t xml:space="preserve">influence settlement of meroplankton from the water column onto the seaweed frond and how colonisation progresses. </w:t>
      </w:r>
    </w:p>
    <w:p w14:paraId="238563D7" w14:textId="77777777" w:rsidR="00292F11" w:rsidRPr="00871F80" w:rsidRDefault="00292F11" w:rsidP="00FC3EF6">
      <w:pPr>
        <w:pStyle w:val="NoSpacing"/>
      </w:pPr>
    </w:p>
    <w:p w14:paraId="1BC97D7C" w14:textId="488DD689" w:rsidR="00292F11" w:rsidRPr="00871F80" w:rsidRDefault="002B0102" w:rsidP="00FC3EF6">
      <w:pPr>
        <w:pStyle w:val="NoSpacing"/>
      </w:pPr>
      <w:r w:rsidRPr="00871F80">
        <w:t xml:space="preserve">A pilot study was </w:t>
      </w:r>
      <w:proofErr w:type="gramStart"/>
      <w:r w:rsidRPr="00871F80">
        <w:t>carried out</w:t>
      </w:r>
      <w:proofErr w:type="gramEnd"/>
      <w:r w:rsidRPr="00871F80">
        <w:t xml:space="preserve"> at Kilchoan </w:t>
      </w:r>
      <w:r w:rsidR="00292F11" w:rsidRPr="00871F80">
        <w:t>and</w:t>
      </w:r>
      <w:r w:rsidRPr="00871F80">
        <w:t xml:space="preserve"> determine</w:t>
      </w:r>
      <w:r w:rsidR="00292F11" w:rsidRPr="00871F80">
        <w:t>d</w:t>
      </w:r>
      <w:r w:rsidRPr="00871F80">
        <w:t xml:space="preserve"> HOBO pendants </w:t>
      </w:r>
      <w:r w:rsidR="00292F11" w:rsidRPr="00871F80">
        <w:t>to</w:t>
      </w:r>
      <w:r w:rsidRPr="00871F80">
        <w:t xml:space="preserve"> be a viable option to infer water flow and turbidity data with a</w:t>
      </w:r>
      <w:r w:rsidR="00292F11" w:rsidRPr="00871F80">
        <w:t xml:space="preserve">n improved </w:t>
      </w:r>
      <w:r w:rsidRPr="00871F80">
        <w:t>degree of granularity.</w:t>
      </w:r>
      <w:r w:rsidR="00292F11" w:rsidRPr="00871F80">
        <w:t xml:space="preserve"> Sensors </w:t>
      </w:r>
      <w:proofErr w:type="gramStart"/>
      <w:r w:rsidR="00292F11" w:rsidRPr="00871F80">
        <w:t>were distributed</w:t>
      </w:r>
      <w:proofErr w:type="gramEnd"/>
      <w:r w:rsidR="00292F11" w:rsidRPr="00871F80">
        <w:t xml:space="preserve"> to farms and have been collecting data since March. </w:t>
      </w:r>
      <w:r w:rsidR="00234DF8" w:rsidRPr="00871F80">
        <w:t xml:space="preserve">Flow data will </w:t>
      </w:r>
      <w:proofErr w:type="gramStart"/>
      <w:r w:rsidR="00234DF8" w:rsidRPr="00871F80">
        <w:t>be integrated</w:t>
      </w:r>
      <w:proofErr w:type="gramEnd"/>
      <w:r w:rsidR="00234DF8" w:rsidRPr="00871F80">
        <w:t xml:space="preserve"> with epibiont eDNA data to determine hydrodynamic influence on seasonality, </w:t>
      </w:r>
      <w:proofErr w:type="gramStart"/>
      <w:r w:rsidR="00234DF8" w:rsidRPr="00871F80">
        <w:t>settlement</w:t>
      </w:r>
      <w:proofErr w:type="gramEnd"/>
      <w:r w:rsidR="00234DF8" w:rsidRPr="00871F80">
        <w:t xml:space="preserve"> and colony growth. </w:t>
      </w:r>
      <w:r w:rsidR="00292F11" w:rsidRPr="00871F80">
        <w:t xml:space="preserve">Concurrently, regular visits have </w:t>
      </w:r>
      <w:proofErr w:type="gramStart"/>
      <w:r w:rsidR="00292F11" w:rsidRPr="00871F80">
        <w:t>been scheduled</w:t>
      </w:r>
      <w:proofErr w:type="gramEnd"/>
      <w:r w:rsidR="00292F11" w:rsidRPr="00871F80">
        <w:t xml:space="preserve"> to a controlled mesocosm which is already operational. The set-up includes </w:t>
      </w:r>
      <w:proofErr w:type="gramStart"/>
      <w:r w:rsidR="00292F11" w:rsidRPr="00871F80">
        <w:t>6</w:t>
      </w:r>
      <w:proofErr w:type="gramEnd"/>
      <w:r w:rsidR="00292F11" w:rsidRPr="00871F80">
        <w:t xml:space="preserve"> tanks </w:t>
      </w:r>
      <w:r w:rsidR="00234DF8" w:rsidRPr="00871F80">
        <w:t>containing established seaweed frond within</w:t>
      </w:r>
      <w:r w:rsidR="00292F11" w:rsidRPr="00871F80">
        <w:t xml:space="preserve"> high or low water flow </w:t>
      </w:r>
      <w:r w:rsidR="00234DF8" w:rsidRPr="00871F80">
        <w:t>treatments and</w:t>
      </w:r>
      <w:r w:rsidR="00292F11" w:rsidRPr="00871F80">
        <w:t xml:space="preserve"> will allow for blade assessment of fouling under controlled conditions. </w:t>
      </w:r>
    </w:p>
    <w:p w14:paraId="301ECA9D" w14:textId="77777777" w:rsidR="00292F11" w:rsidRPr="00871F80" w:rsidRDefault="00292F11" w:rsidP="00FC3EF6">
      <w:pPr>
        <w:pStyle w:val="NoSpacing"/>
      </w:pPr>
    </w:p>
    <w:p w14:paraId="06DB4538" w14:textId="00F06777" w:rsidR="00BA072D" w:rsidRPr="00871F80" w:rsidRDefault="00BA072D" w:rsidP="00FC3EF6">
      <w:pPr>
        <w:pStyle w:val="NoSpacing"/>
        <w:rPr>
          <w:b/>
          <w:bCs/>
        </w:rPr>
      </w:pPr>
      <w:r w:rsidRPr="00871F80">
        <w:rPr>
          <w:b/>
          <w:bCs/>
        </w:rPr>
        <w:t>Chapter 5</w:t>
      </w:r>
    </w:p>
    <w:p w14:paraId="0DBA09C3" w14:textId="61B6D0CD" w:rsidR="00BA072D" w:rsidRPr="00871F80" w:rsidRDefault="00BA072D" w:rsidP="00FC3EF6">
      <w:pPr>
        <w:pStyle w:val="NoSpacing"/>
        <w:rPr>
          <w:i/>
          <w:iCs/>
        </w:rPr>
      </w:pPr>
      <w:r w:rsidRPr="00871F80">
        <w:rPr>
          <w:i/>
          <w:iCs/>
        </w:rPr>
        <w:t>Using eDNA and Genomic Tools in Aquaculture Pathogen Surveillance (Opinion Piece)</w:t>
      </w:r>
    </w:p>
    <w:p w14:paraId="1A9EC838" w14:textId="1A703ECC" w:rsidR="008317AF" w:rsidRPr="00871F80" w:rsidRDefault="00234DF8" w:rsidP="00FC3EF6">
      <w:pPr>
        <w:pStyle w:val="NoSpacing"/>
      </w:pPr>
      <w:r w:rsidRPr="00871F80">
        <w:t xml:space="preserve"> </w:t>
      </w:r>
    </w:p>
    <w:p w14:paraId="4610724C" w14:textId="1A270650" w:rsidR="00234DF8" w:rsidRPr="00871F80" w:rsidRDefault="00234DF8" w:rsidP="00FC3EF6">
      <w:pPr>
        <w:pStyle w:val="NoSpacing"/>
      </w:pPr>
      <w:r w:rsidRPr="00871F80">
        <w:t xml:space="preserve">Opinion piece on </w:t>
      </w:r>
      <w:r w:rsidR="00FE7B1C" w:rsidRPr="00871F80">
        <w:t>integrating molecular diagnostic</w:t>
      </w:r>
      <w:r w:rsidR="00700109" w:rsidRPr="00871F80">
        <w:t>s</w:t>
      </w:r>
      <w:r w:rsidR="00FE7B1C" w:rsidRPr="00871F80">
        <w:t xml:space="preserve"> into biofouling monitoring frameworks to improve seaweed farm sustainability</w:t>
      </w:r>
      <w:r w:rsidR="00700109" w:rsidRPr="00871F80">
        <w:t xml:space="preserve">. </w:t>
      </w:r>
    </w:p>
    <w:p w14:paraId="6F6DA440" w14:textId="77777777" w:rsidR="00700109" w:rsidRPr="00871F80" w:rsidRDefault="00700109" w:rsidP="00FC3EF6">
      <w:pPr>
        <w:pStyle w:val="NoSpacing"/>
      </w:pPr>
    </w:p>
    <w:p w14:paraId="162C26CE" w14:textId="5069DF88" w:rsidR="00700109" w:rsidRPr="00871F80" w:rsidRDefault="00700109" w:rsidP="00817395">
      <w:pPr>
        <w:pStyle w:val="EndNoteBibliography"/>
        <w:tabs>
          <w:tab w:val="left" w:pos="0"/>
        </w:tabs>
        <w:spacing w:after="0"/>
      </w:pPr>
    </w:p>
    <w:p w14:paraId="47CC4D7E" w14:textId="77777777" w:rsidR="00234DF8" w:rsidRPr="00871F80" w:rsidRDefault="00234DF8" w:rsidP="00817395">
      <w:pPr>
        <w:pStyle w:val="EndNoteBibliography"/>
        <w:spacing w:after="0"/>
        <w:ind w:left="720" w:hanging="720"/>
        <w:rPr>
          <w:b/>
          <w:bCs/>
        </w:rPr>
      </w:pPr>
    </w:p>
    <w:p w14:paraId="7004F9BF" w14:textId="77777777" w:rsidR="008317AF" w:rsidRPr="00871F80" w:rsidRDefault="008317AF" w:rsidP="00817395">
      <w:pPr>
        <w:pStyle w:val="EndNoteBibliography"/>
        <w:spacing w:after="0"/>
        <w:ind w:left="720" w:hanging="720"/>
        <w:rPr>
          <w:b/>
          <w:bCs/>
        </w:rPr>
      </w:pPr>
    </w:p>
    <w:p w14:paraId="0A6E1B13" w14:textId="77777777" w:rsidR="008317AF" w:rsidRPr="00871F80" w:rsidRDefault="008317AF" w:rsidP="00817395">
      <w:pPr>
        <w:pStyle w:val="EndNoteBibliography"/>
        <w:spacing w:after="0"/>
        <w:ind w:left="720" w:hanging="720"/>
        <w:rPr>
          <w:b/>
          <w:bCs/>
        </w:rPr>
      </w:pPr>
    </w:p>
    <w:p w14:paraId="6094AB42" w14:textId="77777777" w:rsidR="008317AF" w:rsidRPr="00871F80" w:rsidRDefault="008317AF" w:rsidP="00817395">
      <w:pPr>
        <w:pStyle w:val="EndNoteBibliography"/>
        <w:spacing w:after="0"/>
        <w:ind w:left="720" w:hanging="720"/>
        <w:rPr>
          <w:b/>
          <w:bCs/>
        </w:rPr>
      </w:pPr>
    </w:p>
    <w:p w14:paraId="01810C8E" w14:textId="77777777" w:rsidR="008317AF" w:rsidRPr="00871F80" w:rsidRDefault="008317AF" w:rsidP="00817395"/>
    <w:p w14:paraId="6922BAA1" w14:textId="77777777" w:rsidR="008317AF" w:rsidRPr="00871F80" w:rsidRDefault="008317AF" w:rsidP="00817395">
      <w:pPr>
        <w:pStyle w:val="EndNoteBibliography"/>
        <w:spacing w:after="0"/>
        <w:ind w:left="720" w:hanging="720"/>
        <w:rPr>
          <w:b/>
          <w:bCs/>
        </w:rPr>
      </w:pPr>
    </w:p>
    <w:p w14:paraId="704A7E59" w14:textId="77777777" w:rsidR="008317AF" w:rsidRPr="00871F80" w:rsidRDefault="008317AF" w:rsidP="00817395">
      <w:pPr>
        <w:pStyle w:val="EndNoteBibliography"/>
        <w:spacing w:after="0"/>
        <w:ind w:left="720" w:hanging="720"/>
        <w:rPr>
          <w:b/>
          <w:bCs/>
        </w:rPr>
      </w:pPr>
    </w:p>
    <w:p w14:paraId="07E2868E" w14:textId="77777777" w:rsidR="008317AF" w:rsidRPr="00871F80" w:rsidRDefault="008317AF" w:rsidP="00817395">
      <w:pPr>
        <w:pStyle w:val="EndNoteBibliography"/>
        <w:spacing w:after="0"/>
        <w:ind w:left="720" w:hanging="720"/>
        <w:rPr>
          <w:b/>
          <w:bCs/>
        </w:rPr>
      </w:pPr>
    </w:p>
    <w:p w14:paraId="69A09A6A" w14:textId="77777777" w:rsidR="008317AF" w:rsidRPr="00871F80" w:rsidRDefault="008317AF" w:rsidP="00817395">
      <w:pPr>
        <w:pStyle w:val="EndNoteBibliography"/>
        <w:spacing w:after="0"/>
        <w:ind w:left="720" w:hanging="720"/>
        <w:rPr>
          <w:b/>
          <w:bCs/>
        </w:rPr>
      </w:pPr>
    </w:p>
    <w:p w14:paraId="20CA0C29" w14:textId="77777777" w:rsidR="008317AF" w:rsidRPr="00871F80" w:rsidRDefault="008317AF" w:rsidP="00817395">
      <w:pPr>
        <w:pStyle w:val="EndNoteBibliography"/>
        <w:spacing w:after="0"/>
        <w:ind w:left="720" w:hanging="720"/>
        <w:rPr>
          <w:b/>
          <w:bCs/>
        </w:rPr>
      </w:pPr>
    </w:p>
    <w:p w14:paraId="1B746753" w14:textId="77777777" w:rsidR="008317AF" w:rsidRPr="00871F80" w:rsidRDefault="008317AF" w:rsidP="00817395">
      <w:pPr>
        <w:pStyle w:val="EndNoteBibliography"/>
        <w:spacing w:after="0"/>
        <w:ind w:left="720" w:hanging="720"/>
        <w:rPr>
          <w:b/>
          <w:bCs/>
        </w:rPr>
      </w:pPr>
    </w:p>
    <w:p w14:paraId="05B4E17F" w14:textId="77777777" w:rsidR="008317AF" w:rsidRPr="00871F80" w:rsidRDefault="008317AF" w:rsidP="00817395">
      <w:pPr>
        <w:pStyle w:val="EndNoteBibliography"/>
        <w:spacing w:after="0"/>
        <w:ind w:left="720" w:hanging="720"/>
        <w:rPr>
          <w:b/>
          <w:bCs/>
        </w:rPr>
      </w:pPr>
    </w:p>
    <w:p w14:paraId="0DC02588" w14:textId="77777777" w:rsidR="008317AF" w:rsidRPr="00871F80" w:rsidRDefault="008317AF" w:rsidP="00817395">
      <w:pPr>
        <w:pStyle w:val="EndNoteBibliography"/>
        <w:spacing w:after="0"/>
        <w:ind w:left="720" w:hanging="720"/>
        <w:rPr>
          <w:b/>
          <w:bCs/>
        </w:rPr>
      </w:pPr>
    </w:p>
    <w:p w14:paraId="22F9CE06" w14:textId="77777777" w:rsidR="008317AF" w:rsidRPr="00871F80" w:rsidRDefault="008317AF" w:rsidP="00817395">
      <w:pPr>
        <w:pStyle w:val="EndNoteBibliography"/>
        <w:spacing w:after="0"/>
        <w:ind w:left="720" w:hanging="720"/>
        <w:rPr>
          <w:b/>
          <w:bCs/>
        </w:rPr>
      </w:pPr>
    </w:p>
    <w:p w14:paraId="0B63D66B" w14:textId="77777777" w:rsidR="008317AF" w:rsidRPr="00871F80" w:rsidRDefault="008317AF" w:rsidP="00817395">
      <w:pPr>
        <w:pStyle w:val="EndNoteBibliography"/>
        <w:spacing w:after="0"/>
        <w:ind w:left="720" w:hanging="720"/>
        <w:rPr>
          <w:b/>
          <w:bCs/>
        </w:rPr>
      </w:pPr>
    </w:p>
    <w:p w14:paraId="0AADC4AB" w14:textId="77777777" w:rsidR="008317AF" w:rsidRPr="00871F80" w:rsidRDefault="008317AF" w:rsidP="00817395">
      <w:pPr>
        <w:pStyle w:val="EndNoteBibliography"/>
        <w:spacing w:after="0"/>
        <w:ind w:left="720" w:hanging="720"/>
        <w:rPr>
          <w:b/>
          <w:bCs/>
        </w:rPr>
      </w:pPr>
    </w:p>
    <w:p w14:paraId="1208D8CC" w14:textId="77777777" w:rsidR="008317AF" w:rsidRPr="00871F80" w:rsidRDefault="008317AF" w:rsidP="00817395">
      <w:pPr>
        <w:pStyle w:val="EndNoteBibliography"/>
        <w:spacing w:after="0"/>
        <w:ind w:left="720" w:hanging="720"/>
        <w:rPr>
          <w:b/>
          <w:bCs/>
        </w:rPr>
      </w:pPr>
    </w:p>
    <w:p w14:paraId="414EB4F6" w14:textId="77777777" w:rsidR="008317AF" w:rsidRPr="00871F80" w:rsidRDefault="008317AF" w:rsidP="00817395">
      <w:pPr>
        <w:pStyle w:val="EndNoteBibliography"/>
        <w:spacing w:after="0"/>
        <w:ind w:left="720" w:hanging="720"/>
        <w:rPr>
          <w:b/>
          <w:bCs/>
        </w:rPr>
      </w:pPr>
    </w:p>
    <w:p w14:paraId="0C6201E5" w14:textId="77777777" w:rsidR="008317AF" w:rsidRPr="00871F80" w:rsidRDefault="008317AF" w:rsidP="00817395">
      <w:pPr>
        <w:pStyle w:val="EndNoteBibliography"/>
        <w:spacing w:after="0"/>
        <w:ind w:left="720" w:hanging="720"/>
        <w:rPr>
          <w:b/>
          <w:bCs/>
        </w:rPr>
      </w:pPr>
    </w:p>
    <w:p w14:paraId="469A04C7" w14:textId="77777777" w:rsidR="008317AF" w:rsidRPr="00871F80" w:rsidRDefault="008317AF" w:rsidP="00817395">
      <w:pPr>
        <w:pStyle w:val="EndNoteBibliography"/>
        <w:spacing w:after="0"/>
        <w:ind w:left="720" w:hanging="720"/>
        <w:rPr>
          <w:b/>
          <w:bCs/>
        </w:rPr>
      </w:pPr>
    </w:p>
    <w:p w14:paraId="706B7978" w14:textId="77777777" w:rsidR="008317AF" w:rsidRPr="00871F80" w:rsidRDefault="008317AF" w:rsidP="00817395">
      <w:pPr>
        <w:pStyle w:val="EndNoteBibliography"/>
        <w:spacing w:after="0"/>
        <w:ind w:left="720" w:hanging="720"/>
        <w:rPr>
          <w:b/>
          <w:bCs/>
        </w:rPr>
      </w:pPr>
    </w:p>
    <w:p w14:paraId="7957DEFD" w14:textId="77777777" w:rsidR="000A2109" w:rsidRPr="00871F80" w:rsidRDefault="000A2109">
      <w:pPr>
        <w:rPr>
          <w:b/>
          <w:bCs/>
          <w:noProof/>
        </w:rPr>
      </w:pPr>
    </w:p>
    <w:p w14:paraId="1BC88BF8" w14:textId="77777777" w:rsidR="00F817BA" w:rsidRPr="00871F80" w:rsidRDefault="00F817BA">
      <w:pPr>
        <w:rPr>
          <w:noProof/>
        </w:rPr>
      </w:pPr>
    </w:p>
    <w:p w14:paraId="15C5E33C" w14:textId="36E8CB35" w:rsidR="00EE3310" w:rsidRPr="00871F80" w:rsidRDefault="00F817BA">
      <w:pPr>
        <w:rPr>
          <w:b/>
          <w:bCs/>
        </w:rPr>
      </w:pPr>
      <w:r w:rsidRPr="00871F80">
        <w:rPr>
          <w:noProof/>
        </w:rPr>
        <w:lastRenderedPageBreak/>
        <w:drawing>
          <wp:anchor distT="0" distB="0" distL="114300" distR="114300" simplePos="0" relativeHeight="251665408" behindDoc="0" locked="0" layoutInCell="1" allowOverlap="1" wp14:anchorId="57BAA9F0" wp14:editId="6045DCCF">
            <wp:simplePos x="0" y="0"/>
            <wp:positionH relativeFrom="column">
              <wp:posOffset>-172712</wp:posOffset>
            </wp:positionH>
            <wp:positionV relativeFrom="paragraph">
              <wp:posOffset>569</wp:posOffset>
            </wp:positionV>
            <wp:extent cx="6207125" cy="8063865"/>
            <wp:effectExtent l="0" t="0" r="3175" b="0"/>
            <wp:wrapSquare wrapText="bothSides"/>
            <wp:docPr id="600124722" name="Picture 7" descr="A diagram of a scientific experi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24722" name="Picture 7" descr="A diagram of a scientific experiment&#10;&#10;AI-generated content may be incorrect."/>
                    <pic:cNvPicPr/>
                  </pic:nvPicPr>
                  <pic:blipFill rotWithShape="1">
                    <a:blip r:embed="rId28">
                      <a:extLst>
                        <a:ext uri="{28A0092B-C50C-407E-A947-70E740481C1C}">
                          <a14:useLocalDpi xmlns:a14="http://schemas.microsoft.com/office/drawing/2010/main" val="0"/>
                        </a:ext>
                      </a:extLst>
                    </a:blip>
                    <a:srcRect b="10065"/>
                    <a:stretch/>
                  </pic:blipFill>
                  <pic:spPr bwMode="auto">
                    <a:xfrm>
                      <a:off x="0" y="0"/>
                      <a:ext cx="6207125" cy="8063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A2109" w:rsidRPr="00871F80">
        <w:rPr>
          <w:noProof/>
        </w:rPr>
        <mc:AlternateContent>
          <mc:Choice Requires="wps">
            <w:drawing>
              <wp:anchor distT="0" distB="0" distL="114300" distR="114300" simplePos="0" relativeHeight="251663360" behindDoc="0" locked="0" layoutInCell="1" allowOverlap="1" wp14:anchorId="7A3DFB69" wp14:editId="79594045">
                <wp:simplePos x="0" y="0"/>
                <wp:positionH relativeFrom="column">
                  <wp:posOffset>-447675</wp:posOffset>
                </wp:positionH>
                <wp:positionV relativeFrom="paragraph">
                  <wp:posOffset>8593611</wp:posOffset>
                </wp:positionV>
                <wp:extent cx="6478905" cy="635"/>
                <wp:effectExtent l="0" t="0" r="0" b="0"/>
                <wp:wrapSquare wrapText="bothSides"/>
                <wp:docPr id="1773948208" name="Text Box 1"/>
                <wp:cNvGraphicFramePr/>
                <a:graphic xmlns:a="http://schemas.openxmlformats.org/drawingml/2006/main">
                  <a:graphicData uri="http://schemas.microsoft.com/office/word/2010/wordprocessingShape">
                    <wps:wsp>
                      <wps:cNvSpPr txBox="1"/>
                      <wps:spPr>
                        <a:xfrm>
                          <a:off x="0" y="0"/>
                          <a:ext cx="6478905" cy="635"/>
                        </a:xfrm>
                        <a:prstGeom prst="rect">
                          <a:avLst/>
                        </a:prstGeom>
                        <a:solidFill>
                          <a:prstClr val="white"/>
                        </a:solidFill>
                        <a:ln>
                          <a:noFill/>
                        </a:ln>
                      </wps:spPr>
                      <wps:txbx>
                        <w:txbxContent>
                          <w:p w14:paraId="2B874DB8" w14:textId="34ACFFC4" w:rsidR="000A2109" w:rsidRPr="00D06A3C" w:rsidRDefault="000A2109" w:rsidP="000A2109">
                            <w:pPr>
                              <w:pStyle w:val="Caption"/>
                              <w:rPr>
                                <w:b/>
                                <w:bCs/>
                                <w:noProof/>
                                <w:color w:val="000000" w:themeColor="text1"/>
                                <w:sz w:val="22"/>
                                <w:szCs w:val="22"/>
                              </w:rPr>
                            </w:pPr>
                            <w:r w:rsidRPr="000A2109">
                              <w:t xml:space="preserve">Figure </w:t>
                            </w:r>
                            <w:r w:rsidR="00EE3310">
                              <w:t>3</w:t>
                            </w:r>
                            <w:r w:rsidRPr="000A2109">
                              <w:t>. Schematic representation of project plan, with workflow stages contingent upon the results</w:t>
                            </w:r>
                            <w:r>
                              <w:t>: Stage 1. Epibiont sequencing and primer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DFB69" id="_x0000_s1027" type="#_x0000_t202" style="position:absolute;margin-left:-35.25pt;margin-top:676.65pt;width:510.1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" stroked="f">
                <v:textbox style="mso-fit-shape-to-text:t" inset="0,0,0,0">
                  <w:txbxContent>
                    <w:p w14:paraId="2B874DB8" w14:textId="34ACFFC4" w:rsidR="000A2109" w:rsidRPr="00D06A3C" w:rsidRDefault="000A2109" w:rsidP="000A2109">
                      <w:pPr>
                        <w:pStyle w:val="Caption"/>
                        <w:rPr>
                          <w:b/>
                          <w:bCs/>
                          <w:noProof/>
                          <w:color w:val="000000" w:themeColor="text1"/>
                          <w:sz w:val="22"/>
                          <w:szCs w:val="22"/>
                        </w:rPr>
                      </w:pPr>
                      <w:r w:rsidRPr="000A2109">
                        <w:t xml:space="preserve">Figure </w:t>
                      </w:r>
                      <w:r w:rsidR="00EE3310">
                        <w:t>3</w:t>
                      </w:r>
                      <w:r w:rsidRPr="000A2109">
                        <w:t>. Schematic representation of project plan, with workflow stages contingent upon the results</w:t>
                      </w:r>
                      <w:r>
                        <w:t>: Stage 1. Epibiont sequencing and primer design</w:t>
                      </w:r>
                    </w:p>
                  </w:txbxContent>
                </v:textbox>
                <w10:wrap type="square"/>
              </v:shape>
            </w:pict>
          </mc:Fallback>
        </mc:AlternateContent>
      </w:r>
    </w:p>
    <w:p w14:paraId="71702444" w14:textId="221A2987" w:rsidR="00EE3310" w:rsidRPr="00871F80" w:rsidRDefault="00F817BA" w:rsidP="00EE3310">
      <w:pPr>
        <w:keepNext/>
      </w:pPr>
      <w:r w:rsidRPr="00871F80">
        <w:rPr>
          <w:noProof/>
        </w:rPr>
        <w:lastRenderedPageBreak/>
        <w:drawing>
          <wp:inline distT="0" distB="0" distL="0" distR="0" wp14:anchorId="60B7DC5C" wp14:editId="4F694A2B">
            <wp:extent cx="5731510" cy="8279130"/>
            <wp:effectExtent l="0" t="0" r="2540" b="7620"/>
            <wp:docPr id="108881488" name="Picture 9" descr="A diagram of a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1488" name="Picture 9" descr="A diagram of a projec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5C2D1848" w14:textId="7A4498F6" w:rsidR="00EE3310" w:rsidRPr="00871F80" w:rsidRDefault="00EE3310" w:rsidP="00871F80">
      <w:pPr>
        <w:pStyle w:val="Caption"/>
        <w:rPr>
          <w:color w:val="auto"/>
        </w:rPr>
      </w:pPr>
      <w:r w:rsidRPr="00871F80">
        <w:rPr>
          <w:color w:val="auto"/>
        </w:rPr>
        <w:t>Figure 4. Schematic representation of project plan, with workflow stages contingent upon the results: Stage 2. Primer validation and application to eDNA samples.</w:t>
      </w:r>
    </w:p>
    <w:p w14:paraId="0AEB7C1B" w14:textId="7CB8E4C3" w:rsidR="00016943" w:rsidRPr="00871F80" w:rsidRDefault="008317AF" w:rsidP="00817395">
      <w:pPr>
        <w:pStyle w:val="EndNoteBibliography"/>
        <w:spacing w:after="0"/>
        <w:rPr>
          <w:b/>
          <w:bCs/>
        </w:rPr>
      </w:pPr>
      <w:r w:rsidRPr="00871F80">
        <w:rPr>
          <w:b/>
          <w:bCs/>
        </w:rPr>
        <w:lastRenderedPageBreak/>
        <w:t>Bibliography</w:t>
      </w:r>
    </w:p>
    <w:p w14:paraId="5EBAF865" w14:textId="77777777" w:rsidR="00016943" w:rsidRPr="00871F80" w:rsidRDefault="00016943" w:rsidP="00817395">
      <w:pPr>
        <w:pStyle w:val="EndNoteBibliography"/>
        <w:spacing w:after="0"/>
        <w:ind w:left="720" w:hanging="720"/>
      </w:pPr>
    </w:p>
    <w:p w14:paraId="71BA4C8F" w14:textId="77777777" w:rsidR="00327E8B" w:rsidRPr="00871F80" w:rsidRDefault="00F06CCB" w:rsidP="00327E8B">
      <w:pPr>
        <w:pStyle w:val="EndNoteBibliography"/>
        <w:spacing w:after="0"/>
        <w:ind w:left="720" w:hanging="720"/>
      </w:pPr>
      <w:r w:rsidRPr="00871F80">
        <w:fldChar w:fldCharType="begin"/>
      </w:r>
      <w:r w:rsidRPr="00871F80">
        <w:instrText xml:space="preserve"> ADDIN EN.REFLIST </w:instrText>
      </w:r>
      <w:r w:rsidRPr="00871F80">
        <w:fldChar w:fldCharType="separate"/>
      </w:r>
      <w:r w:rsidR="00327E8B" w:rsidRPr="00871F80">
        <w:t xml:space="preserve">ADDAMO, A. M., CALVO SANTOS, A., GUILLÉN, J., NEEHUS, S., PERALTA BAPTISTA, A., QUATRINI, S., TELSNIG, T. &amp; PETRUCCO, G. 2022. </w:t>
      </w:r>
      <w:r w:rsidR="00327E8B" w:rsidRPr="00871F80">
        <w:rPr>
          <w:i/>
        </w:rPr>
        <w:t>The EU blue economy report 2022</w:t>
      </w:r>
      <w:r w:rsidR="00327E8B" w:rsidRPr="00871F80">
        <w:t>, Publications Office of the European Union.</w:t>
      </w:r>
    </w:p>
    <w:p w14:paraId="696585AB" w14:textId="77777777" w:rsidR="00327E8B" w:rsidRPr="00871F80" w:rsidRDefault="00327E8B" w:rsidP="00327E8B">
      <w:pPr>
        <w:pStyle w:val="EndNoteBibliography"/>
        <w:spacing w:after="0"/>
        <w:ind w:left="720" w:hanging="720"/>
      </w:pPr>
      <w:r w:rsidRPr="00871F80">
        <w:t>ALGUERÓ</w:t>
      </w:r>
      <w:r w:rsidRPr="00871F80">
        <w:rPr>
          <w:rFonts w:ascii="Cambria Math" w:hAnsi="Cambria Math" w:cs="Cambria Math"/>
        </w:rPr>
        <w:t>‐</w:t>
      </w:r>
      <w:r w:rsidRPr="00871F80">
        <w:t>MU</w:t>
      </w:r>
      <w:r w:rsidRPr="00871F80">
        <w:rPr>
          <w:rFonts w:cs="Aptos"/>
        </w:rPr>
        <w:t>Ñ</w:t>
      </w:r>
      <w:r w:rsidRPr="00871F80">
        <w:t>IZ, M., SPATHARIS, S., DWYER, T., DE NOIA, M., CHEAIB, B., LIU, YEE</w:t>
      </w:r>
      <w:r w:rsidRPr="00871F80">
        <w:rPr>
          <w:rFonts w:cs="Aptos"/>
        </w:rPr>
        <w:t> </w:t>
      </w:r>
      <w:r w:rsidRPr="00871F80">
        <w:t>W., ROBERTSON, BRENDAN</w:t>
      </w:r>
      <w:r w:rsidRPr="00871F80">
        <w:rPr>
          <w:rFonts w:cs="Aptos"/>
        </w:rPr>
        <w:t> </w:t>
      </w:r>
      <w:r w:rsidRPr="00871F80">
        <w:t>A., JOHNSTONE, C., WELSH, J., MACPHEE, A., MAZURKIEWICZ, M., BICKERDIKE, R., MIGAUD, H., MCGHEE, C., PR</w:t>
      </w:r>
      <w:r w:rsidRPr="00871F80">
        <w:rPr>
          <w:rFonts w:cs="Aptos"/>
        </w:rPr>
        <w:t>Æ</w:t>
      </w:r>
      <w:r w:rsidRPr="00871F80">
        <w:t>BEL, K. &amp; LLEWELLYN, M. 2024. High</w:t>
      </w:r>
      <w:r w:rsidRPr="00871F80">
        <w:rPr>
          <w:rFonts w:ascii="Cambria Math" w:hAnsi="Cambria Math" w:cs="Cambria Math"/>
        </w:rPr>
        <w:t>‐</w:t>
      </w:r>
      <w:r w:rsidRPr="00871F80">
        <w:t>Resolution Longitudinal eDNA Metabarcoding and Morphological Tracking of Planktonic Threats to Salmon</w:t>
      </w:r>
      <w:r w:rsidRPr="00871F80">
        <w:rPr>
          <w:rFonts w:cs="Aptos"/>
        </w:rPr>
        <w:t> </w:t>
      </w:r>
      <w:r w:rsidRPr="00871F80">
        <w:t xml:space="preserve">Aquaculture. </w:t>
      </w:r>
      <w:r w:rsidRPr="00871F80">
        <w:rPr>
          <w:i/>
        </w:rPr>
        <w:t>Environmental DNA,</w:t>
      </w:r>
      <w:r w:rsidRPr="00871F80">
        <w:t xml:space="preserve"> 6.</w:t>
      </w:r>
    </w:p>
    <w:p w14:paraId="2254D400" w14:textId="77777777" w:rsidR="00327E8B" w:rsidRPr="00871F80" w:rsidRDefault="00327E8B" w:rsidP="00327E8B">
      <w:pPr>
        <w:pStyle w:val="EndNoteBibliography"/>
        <w:spacing w:after="0"/>
        <w:ind w:left="720" w:hanging="720"/>
      </w:pPr>
      <w:r w:rsidRPr="00871F80">
        <w:t xml:space="preserve">BANNISTER, J., SIEVERS, M., BUSH, F. &amp; BLOECHER, N. 2019. Biofouling in marine aquaculture: a review of recent research and developments. </w:t>
      </w:r>
      <w:r w:rsidRPr="00871F80">
        <w:rPr>
          <w:i/>
        </w:rPr>
        <w:t>Biofouling,</w:t>
      </w:r>
      <w:r w:rsidRPr="00871F80">
        <w:t xml:space="preserve"> 35</w:t>
      </w:r>
      <w:r w:rsidRPr="00871F80">
        <w:rPr>
          <w:b/>
        </w:rPr>
        <w:t>,</w:t>
      </w:r>
      <w:r w:rsidRPr="00871F80">
        <w:t xml:space="preserve"> 631-648.</w:t>
      </w:r>
    </w:p>
    <w:p w14:paraId="2B51E57C" w14:textId="77777777" w:rsidR="00327E8B" w:rsidRPr="00871F80" w:rsidRDefault="00327E8B" w:rsidP="00327E8B">
      <w:pPr>
        <w:pStyle w:val="EndNoteBibliography"/>
        <w:spacing w:after="0"/>
        <w:ind w:left="720" w:hanging="720"/>
      </w:pPr>
      <w:r w:rsidRPr="00871F80">
        <w:t xml:space="preserve">BORRELL, Y. J., MIRALLES, L., DO HUU, H., MOHAMMED-GEBA, K. &amp; GARCIA-VAZQUEZ, E. 2017. DNA in a bottle-Rapid metabarcoding survey for early alerts of invasive species in ports. </w:t>
      </w:r>
      <w:r w:rsidRPr="00871F80">
        <w:rPr>
          <w:i/>
        </w:rPr>
        <w:t>PLoS One,</w:t>
      </w:r>
      <w:r w:rsidRPr="00871F80">
        <w:t xml:space="preserve"> 12</w:t>
      </w:r>
      <w:r w:rsidRPr="00871F80">
        <w:rPr>
          <w:b/>
        </w:rPr>
        <w:t>,</w:t>
      </w:r>
      <w:r w:rsidRPr="00871F80">
        <w:t xml:space="preserve"> e0183347.</w:t>
      </w:r>
    </w:p>
    <w:p w14:paraId="787F172D" w14:textId="77777777" w:rsidR="00327E8B" w:rsidRPr="00871F80" w:rsidRDefault="00327E8B" w:rsidP="00327E8B">
      <w:pPr>
        <w:pStyle w:val="EndNoteBibliography"/>
        <w:spacing w:after="0"/>
        <w:ind w:left="720" w:hanging="720"/>
      </w:pPr>
      <w:r w:rsidRPr="00871F80">
        <w:t xml:space="preserve">BRUHN, A., TØRRING, D. B., THOMSEN, M., CANAL-VERGÉS, P., NIELSEN, M. M., RASMUSSEN, M. B., EYBYE, K. L., LARSEN, M. M., BALSBY, T. J. S. &amp; PETERSEN, J. K. 2016. Impact of environmental conditions on biomass yield, quality, and bio-mitigation capacity of Saccharina latissima. </w:t>
      </w:r>
      <w:r w:rsidRPr="00871F80">
        <w:rPr>
          <w:i/>
        </w:rPr>
        <w:t>Aquaculture Environment Interactions,</w:t>
      </w:r>
      <w:r w:rsidRPr="00871F80">
        <w:t xml:space="preserve"> 8</w:t>
      </w:r>
      <w:r w:rsidRPr="00871F80">
        <w:rPr>
          <w:b/>
        </w:rPr>
        <w:t>,</w:t>
      </w:r>
      <w:r w:rsidRPr="00871F80">
        <w:t xml:space="preserve"> 619-636.</w:t>
      </w:r>
    </w:p>
    <w:p w14:paraId="18768C32" w14:textId="77777777" w:rsidR="00327E8B" w:rsidRPr="00871F80" w:rsidRDefault="00327E8B" w:rsidP="00327E8B">
      <w:pPr>
        <w:pStyle w:val="EndNoteBibliography"/>
        <w:spacing w:after="0"/>
        <w:ind w:left="720" w:hanging="720"/>
      </w:pPr>
      <w:r w:rsidRPr="00871F80">
        <w:t xml:space="preserve">DUARTE, C. M., BRUHN, A. &amp; KRAUSE-JENSEN, D. 2021. A seaweed aquaculture imperative to meet global sustainability targets. </w:t>
      </w:r>
      <w:r w:rsidRPr="00871F80">
        <w:rPr>
          <w:i/>
        </w:rPr>
        <w:t>Nature Sustainability,</w:t>
      </w:r>
      <w:r w:rsidRPr="00871F80">
        <w:t xml:space="preserve"> 5</w:t>
      </w:r>
      <w:r w:rsidRPr="00871F80">
        <w:rPr>
          <w:b/>
        </w:rPr>
        <w:t>,</w:t>
      </w:r>
      <w:r w:rsidRPr="00871F80">
        <w:t xml:space="preserve"> 185-193.</w:t>
      </w:r>
    </w:p>
    <w:p w14:paraId="1F7CDA34" w14:textId="77777777" w:rsidR="00327E8B" w:rsidRPr="00871F80" w:rsidRDefault="00327E8B" w:rsidP="00327E8B">
      <w:pPr>
        <w:pStyle w:val="EndNoteBibliography"/>
        <w:spacing w:after="0"/>
        <w:ind w:left="720" w:hanging="720"/>
      </w:pPr>
      <w:r w:rsidRPr="00871F80">
        <w:t xml:space="preserve">FORBORD, S., MATSSON, S., BRODAHL, G. E., BLUHM, B. A., BROCH, O. J., HANDÅ, A., METAXAS, A., SKJERMO, J., STEINHOVDEN, K. B. &amp; OLSEN, Y. 2020. Latitudinal, seasonal and depth-dependent variation in growth, chemical composition and biofouling of cultivated Saccharina latissima (Phaeophyceae) along the Norwegian coast. </w:t>
      </w:r>
      <w:r w:rsidRPr="00871F80">
        <w:rPr>
          <w:i/>
        </w:rPr>
        <w:t>Journal of Applied Phycology,</w:t>
      </w:r>
      <w:r w:rsidRPr="00871F80">
        <w:t xml:space="preserve"> 32</w:t>
      </w:r>
      <w:r w:rsidRPr="00871F80">
        <w:rPr>
          <w:b/>
        </w:rPr>
        <w:t>,</w:t>
      </w:r>
      <w:r w:rsidRPr="00871F80">
        <w:t xml:space="preserve"> 2215-2232.</w:t>
      </w:r>
    </w:p>
    <w:p w14:paraId="419AC9BF" w14:textId="77777777" w:rsidR="00327E8B" w:rsidRPr="00871F80" w:rsidRDefault="00327E8B" w:rsidP="00327E8B">
      <w:pPr>
        <w:pStyle w:val="EndNoteBibliography"/>
        <w:spacing w:after="0"/>
        <w:ind w:left="720" w:hanging="720"/>
      </w:pPr>
      <w:r w:rsidRPr="00871F80">
        <w:t xml:space="preserve">HANDÅ, A., FORBORD, S., WANG, X., BROCH, O. J., DAHLE, S. W., STØRSETH, T. R., REITAN, K. I., OLSEN, Y. &amp; SKJERMO, J. 2013. Seasonal- and depth-dependent growth of cultivated kelp (Saccharina latissima) in close proximity to salmon (Salmo salar) aquaculture in Norway. </w:t>
      </w:r>
      <w:r w:rsidRPr="00871F80">
        <w:rPr>
          <w:i/>
        </w:rPr>
        <w:t>Aquaculture,</w:t>
      </w:r>
      <w:r w:rsidRPr="00871F80">
        <w:t xml:space="preserve"> 414-415</w:t>
      </w:r>
      <w:r w:rsidRPr="00871F80">
        <w:rPr>
          <w:b/>
        </w:rPr>
        <w:t>,</w:t>
      </w:r>
      <w:r w:rsidRPr="00871F80">
        <w:t xml:space="preserve"> 191-201.</w:t>
      </w:r>
    </w:p>
    <w:p w14:paraId="5F293E57" w14:textId="77777777" w:rsidR="00327E8B" w:rsidRPr="00871F80" w:rsidRDefault="00327E8B" w:rsidP="00327E8B">
      <w:pPr>
        <w:pStyle w:val="EndNoteBibliography"/>
        <w:spacing w:after="0"/>
        <w:ind w:left="720" w:hanging="720"/>
      </w:pPr>
      <w:r w:rsidRPr="00871F80">
        <w:t xml:space="preserve">HOLLAND, C. &amp; SHAPIRA, P. 2024. Building the bioeconomy: A targeted assessment approach to identifying biobased technologies, challenges and opportunities. </w:t>
      </w:r>
      <w:r w:rsidRPr="00871F80">
        <w:rPr>
          <w:i/>
        </w:rPr>
        <w:t>Eng Biol,</w:t>
      </w:r>
      <w:r w:rsidRPr="00871F80">
        <w:t xml:space="preserve"> 8</w:t>
      </w:r>
      <w:r w:rsidRPr="00871F80">
        <w:rPr>
          <w:b/>
        </w:rPr>
        <w:t>,</w:t>
      </w:r>
      <w:r w:rsidRPr="00871F80">
        <w:t xml:space="preserve"> 1-15.</w:t>
      </w:r>
    </w:p>
    <w:p w14:paraId="6432336D" w14:textId="77777777" w:rsidR="00327E8B" w:rsidRPr="00871F80" w:rsidRDefault="00327E8B" w:rsidP="00327E8B">
      <w:pPr>
        <w:pStyle w:val="EndNoteBibliography"/>
        <w:spacing w:after="0"/>
        <w:ind w:left="720" w:hanging="720"/>
        <w:rPr>
          <w:i/>
        </w:rPr>
      </w:pPr>
      <w:r w:rsidRPr="00871F80">
        <w:t xml:space="preserve">JAGTAP, A. S. &amp; MEENA, S. N. 2022. Seaweed farming: A perspective of sustainable agriculture and socio-economic development. </w:t>
      </w:r>
      <w:r w:rsidRPr="00871F80">
        <w:rPr>
          <w:i/>
        </w:rPr>
        <w:t>Natural Resources Conservation and Advances for Sustainability.</w:t>
      </w:r>
    </w:p>
    <w:p w14:paraId="1AEAEE68" w14:textId="77777777" w:rsidR="00327E8B" w:rsidRPr="00871F80" w:rsidRDefault="00327E8B" w:rsidP="00327E8B">
      <w:pPr>
        <w:pStyle w:val="EndNoteBibliography"/>
        <w:spacing w:after="0"/>
        <w:ind w:left="720" w:hanging="720"/>
      </w:pPr>
      <w:r w:rsidRPr="00871F80">
        <w:t xml:space="preserve">JUETERBOCK, A., HOARAU-HEEMSTRA, H., WIGGER, K., DUARTE, B., BRUCKNER, C., CHAPMAN, A., DUAN, D., ENGELEN, A., GAUCI, C., HILL, G., HU, Z.-M., KHANAL, P., KHATEI, A., MACKINTOSH, A., MELAND, H., MELO, R., NILSEN, A. M. L., OLSEN, L., RAUTENBERGER, R., REISS, H. &amp; ZHANG, J. 2025. Roadmap to sustainably develop the European seaweed industry. </w:t>
      </w:r>
      <w:r w:rsidRPr="00871F80">
        <w:rPr>
          <w:i/>
        </w:rPr>
        <w:t>npj Ocean Sustainability,</w:t>
      </w:r>
      <w:r w:rsidRPr="00871F80">
        <w:t xml:space="preserve"> 4.</w:t>
      </w:r>
    </w:p>
    <w:p w14:paraId="6275A27C" w14:textId="77777777" w:rsidR="00327E8B" w:rsidRPr="00871F80" w:rsidRDefault="00327E8B" w:rsidP="00327E8B">
      <w:pPr>
        <w:pStyle w:val="EndNoteBibliography"/>
        <w:spacing w:after="0"/>
        <w:ind w:left="720" w:hanging="720"/>
      </w:pPr>
      <w:r w:rsidRPr="00871F80">
        <w:t xml:space="preserve">KRUMHANSL, K. A., LEE, J. M. &amp; SCHEIBLING, R. E. 2011. Grazing damage and encrustation by an invasive bryozoan reduce the ability of kelps to withstand breakage by waves. </w:t>
      </w:r>
      <w:r w:rsidRPr="00871F80">
        <w:rPr>
          <w:i/>
        </w:rPr>
        <w:t>Journal of Experimental Marine Biology and Ecology,</w:t>
      </w:r>
      <w:r w:rsidRPr="00871F80">
        <w:t xml:space="preserve"> 407</w:t>
      </w:r>
      <w:r w:rsidRPr="00871F80">
        <w:rPr>
          <w:b/>
        </w:rPr>
        <w:t>,</w:t>
      </w:r>
      <w:r w:rsidRPr="00871F80">
        <w:t xml:space="preserve"> 12-18.</w:t>
      </w:r>
    </w:p>
    <w:p w14:paraId="29BAE666" w14:textId="77777777" w:rsidR="00327E8B" w:rsidRPr="00871F80" w:rsidRDefault="00327E8B" w:rsidP="00327E8B">
      <w:pPr>
        <w:pStyle w:val="EndNoteBibliography"/>
        <w:spacing w:after="0"/>
        <w:ind w:left="720" w:hanging="720"/>
      </w:pPr>
      <w:r w:rsidRPr="00871F80">
        <w:t xml:space="preserve">LADD, C. J. T., VOVIDES, A. G., WIMMLER, M. C., SCHWARZ, C. &amp; BALKE, T. 2024. Monitoring tides, currents, and waves along coastal habitats using the Mini Buoy. </w:t>
      </w:r>
      <w:r w:rsidRPr="00871F80">
        <w:rPr>
          <w:i/>
        </w:rPr>
        <w:t>Limnology and Oceanography: Methods,</w:t>
      </w:r>
      <w:r w:rsidRPr="00871F80">
        <w:t xml:space="preserve"> 22</w:t>
      </w:r>
      <w:r w:rsidRPr="00871F80">
        <w:rPr>
          <w:b/>
        </w:rPr>
        <w:t>,</w:t>
      </w:r>
      <w:r w:rsidRPr="00871F80">
        <w:t xml:space="preserve"> 619-633.</w:t>
      </w:r>
    </w:p>
    <w:p w14:paraId="4F24BD10" w14:textId="77777777" w:rsidR="00327E8B" w:rsidRPr="00871F80" w:rsidRDefault="00327E8B" w:rsidP="00327E8B">
      <w:pPr>
        <w:pStyle w:val="EndNoteBibliography"/>
        <w:spacing w:after="0"/>
        <w:ind w:left="720" w:hanging="720"/>
      </w:pPr>
      <w:r w:rsidRPr="00871F80">
        <w:t xml:space="preserve">MANN, K. 1973. Seaweeds: Their Productivity and Strategy for Growth: The role of large marine algae in coastal productivity is far more important than has been suspected. </w:t>
      </w:r>
      <w:r w:rsidRPr="00871F80">
        <w:rPr>
          <w:i/>
        </w:rPr>
        <w:t>Science,</w:t>
      </w:r>
      <w:r w:rsidRPr="00871F80">
        <w:t xml:space="preserve"> 182</w:t>
      </w:r>
      <w:r w:rsidRPr="00871F80">
        <w:rPr>
          <w:b/>
        </w:rPr>
        <w:t>,</w:t>
      </w:r>
      <w:r w:rsidRPr="00871F80">
        <w:t xml:space="preserve"> 975-981.</w:t>
      </w:r>
    </w:p>
    <w:p w14:paraId="1E02BD36" w14:textId="77777777" w:rsidR="00327E8B" w:rsidRPr="00871F80" w:rsidRDefault="00327E8B" w:rsidP="00327E8B">
      <w:pPr>
        <w:pStyle w:val="EndNoteBibliography"/>
        <w:spacing w:after="0"/>
        <w:ind w:left="720" w:hanging="720"/>
      </w:pPr>
      <w:r w:rsidRPr="00871F80">
        <w:lastRenderedPageBreak/>
        <w:t xml:space="preserve">MARSHALL, N. T., VANDERPLOEG, H. A. &amp; CHAGANTI, S. R. 2022. Improving Environmental DNA Sensitivity for Dreissenid Mussels by Targeting Tandem Repeat Regions of the Mitochondrial Genome. </w:t>
      </w:r>
      <w:r w:rsidRPr="00871F80">
        <w:rPr>
          <w:i/>
        </w:rPr>
        <w:t>Water,</w:t>
      </w:r>
      <w:r w:rsidRPr="00871F80">
        <w:t xml:space="preserve"> 14.</w:t>
      </w:r>
    </w:p>
    <w:p w14:paraId="37396BAA" w14:textId="77777777" w:rsidR="00327E8B" w:rsidRPr="00871F80" w:rsidRDefault="00327E8B" w:rsidP="00327E8B">
      <w:pPr>
        <w:pStyle w:val="EndNoteBibliography"/>
        <w:spacing w:after="0"/>
        <w:ind w:left="720" w:hanging="720"/>
      </w:pPr>
      <w:r w:rsidRPr="00871F80">
        <w:t xml:space="preserve">MATSSON, S., CHRISTIE, H. &amp; FIELER, R. 2019. Variation in biomass and biofouling of kelp, Saccharina latissima, cultivated in the Arctic, Norway. </w:t>
      </w:r>
      <w:r w:rsidRPr="00871F80">
        <w:rPr>
          <w:i/>
        </w:rPr>
        <w:t>Aquaculture,</w:t>
      </w:r>
      <w:r w:rsidRPr="00871F80">
        <w:t xml:space="preserve"> 506</w:t>
      </w:r>
      <w:r w:rsidRPr="00871F80">
        <w:rPr>
          <w:b/>
        </w:rPr>
        <w:t>,</w:t>
      </w:r>
      <w:r w:rsidRPr="00871F80">
        <w:t xml:space="preserve"> 445-452.</w:t>
      </w:r>
    </w:p>
    <w:p w14:paraId="3C92D379" w14:textId="77777777" w:rsidR="00327E8B" w:rsidRPr="00871F80" w:rsidRDefault="00327E8B" w:rsidP="00327E8B">
      <w:pPr>
        <w:pStyle w:val="EndNoteBibliography"/>
        <w:spacing w:after="0"/>
        <w:ind w:left="720" w:hanging="720"/>
      </w:pPr>
      <w:r w:rsidRPr="00871F80">
        <w:t xml:space="preserve">PRATT, C. J., DENLEY, D. &amp; METAXAS, A. 2022. Selection of predictor variables for species distribution models: a case study with an invasive marine bryozoan. </w:t>
      </w:r>
      <w:r w:rsidRPr="00871F80">
        <w:rPr>
          <w:i/>
        </w:rPr>
        <w:t>Oecologia,</w:t>
      </w:r>
      <w:r w:rsidRPr="00871F80">
        <w:t xml:space="preserve"> 198</w:t>
      </w:r>
      <w:r w:rsidRPr="00871F80">
        <w:rPr>
          <w:b/>
        </w:rPr>
        <w:t>,</w:t>
      </w:r>
      <w:r w:rsidRPr="00871F80">
        <w:t xml:space="preserve"> 319-336.</w:t>
      </w:r>
    </w:p>
    <w:p w14:paraId="46FAB675" w14:textId="77777777" w:rsidR="00327E8B" w:rsidRPr="00871F80" w:rsidRDefault="00327E8B" w:rsidP="00327E8B">
      <w:pPr>
        <w:pStyle w:val="EndNoteBibliography"/>
        <w:spacing w:after="0"/>
        <w:ind w:left="720" w:hanging="720"/>
      </w:pPr>
      <w:r w:rsidRPr="00871F80">
        <w:t xml:space="preserve">ROLIN, C., INKSTER, R., LAING, J. &amp; MCEVOY, L. 2017. Regrowth and biofouling in two species of cultivated kelp in the Shetland Islands, UK. </w:t>
      </w:r>
      <w:r w:rsidRPr="00871F80">
        <w:rPr>
          <w:i/>
        </w:rPr>
        <w:t>Journal of Applied Phycology,</w:t>
      </w:r>
      <w:r w:rsidRPr="00871F80">
        <w:t xml:space="preserve"> 29</w:t>
      </w:r>
      <w:r w:rsidRPr="00871F80">
        <w:rPr>
          <w:b/>
        </w:rPr>
        <w:t>,</w:t>
      </w:r>
      <w:r w:rsidRPr="00871F80">
        <w:t xml:space="preserve"> 2351-2361.</w:t>
      </w:r>
    </w:p>
    <w:p w14:paraId="6BEF2E07" w14:textId="77777777" w:rsidR="00327E8B" w:rsidRPr="00871F80" w:rsidRDefault="00327E8B" w:rsidP="00327E8B">
      <w:pPr>
        <w:pStyle w:val="EndNoteBibliography"/>
        <w:spacing w:after="0"/>
        <w:ind w:left="720" w:hanging="720"/>
      </w:pPr>
      <w:r w:rsidRPr="00871F80">
        <w:t xml:space="preserve">SENAPATI, D., BHATTACHARYA, M., KAR, A., CHINI, D. S., DAS, B. K. &amp; PATRA, B. C. 2018. Environmental DNA (eDNA): A Promising Biological Survey Tool for Aquatic Species Detection. </w:t>
      </w:r>
      <w:r w:rsidRPr="00871F80">
        <w:rPr>
          <w:i/>
        </w:rPr>
        <w:t>Proceedings of the Zoological Society,</w:t>
      </w:r>
      <w:r w:rsidRPr="00871F80">
        <w:t xml:space="preserve"> 72</w:t>
      </w:r>
      <w:r w:rsidRPr="00871F80">
        <w:rPr>
          <w:b/>
        </w:rPr>
        <w:t>,</w:t>
      </w:r>
      <w:r w:rsidRPr="00871F80">
        <w:t xml:space="preserve"> 211-228.</w:t>
      </w:r>
    </w:p>
    <w:p w14:paraId="5742CF1B" w14:textId="77777777" w:rsidR="00327E8B" w:rsidRPr="00871F80" w:rsidRDefault="00327E8B" w:rsidP="00327E8B">
      <w:pPr>
        <w:pStyle w:val="EndNoteBibliography"/>
        <w:spacing w:after="0"/>
        <w:ind w:left="720" w:hanging="720"/>
      </w:pPr>
      <w:r w:rsidRPr="00871F80">
        <w:t xml:space="preserve">SULTANA, F., WAHAB, M. A., NAHIDUZZAMAN, M., MOHIUDDIN, M., IQBAL, M. Z., SHAKIL, A., MAMUN, A.-A., KHAN, M. S. R., WONG, L. &amp; ASADUZZAMAN, M. 2023. Seaweed farming for food and nutritional security, climate change mitigation and adaptation, and women empowerment: A review. </w:t>
      </w:r>
      <w:r w:rsidRPr="00871F80">
        <w:rPr>
          <w:i/>
        </w:rPr>
        <w:t>Aquaculture and Fisheries,</w:t>
      </w:r>
      <w:r w:rsidRPr="00871F80">
        <w:t xml:space="preserve"> 8</w:t>
      </w:r>
      <w:r w:rsidRPr="00871F80">
        <w:rPr>
          <w:b/>
        </w:rPr>
        <w:t>,</w:t>
      </w:r>
      <w:r w:rsidRPr="00871F80">
        <w:t xml:space="preserve"> 463-480.</w:t>
      </w:r>
    </w:p>
    <w:p w14:paraId="3B440C7E" w14:textId="77777777" w:rsidR="00327E8B" w:rsidRPr="00871F80" w:rsidRDefault="00327E8B" w:rsidP="00327E8B">
      <w:pPr>
        <w:pStyle w:val="EndNoteBibliography"/>
        <w:spacing w:after="0"/>
        <w:ind w:left="720" w:hanging="720"/>
      </w:pPr>
      <w:r w:rsidRPr="00871F80">
        <w:t xml:space="preserve">VEENHOF, R. J., BURROWS, M. T., HUGHES, A. D., MICHALEK, K., ROSS, M. E., THOMSON, A. I., FEDENKO, J. &amp; STANLEY, M. S. 2024. Sustainable seaweed aquaculture and climate change in the North Atlantic: challenges and opportunities. </w:t>
      </w:r>
      <w:r w:rsidRPr="00871F80">
        <w:rPr>
          <w:i/>
        </w:rPr>
        <w:t>Frontiers in Marine Science,</w:t>
      </w:r>
      <w:r w:rsidRPr="00871F80">
        <w:t xml:space="preserve"> 11.</w:t>
      </w:r>
    </w:p>
    <w:p w14:paraId="6E34D77D" w14:textId="77777777" w:rsidR="00327E8B" w:rsidRPr="00871F80" w:rsidRDefault="00327E8B" w:rsidP="00327E8B">
      <w:pPr>
        <w:pStyle w:val="EndNoteBibliography"/>
        <w:spacing w:after="0"/>
        <w:ind w:left="720" w:hanging="720"/>
      </w:pPr>
      <w:r w:rsidRPr="00871F80">
        <w:t xml:space="preserve">VISCH, W., NYLUND, G. M. &amp; PAVIA, H. 2020. Growth and biofouling in kelp aquaculture (Saccharina latissima): the effect of location and wave exposure. </w:t>
      </w:r>
      <w:r w:rsidRPr="00871F80">
        <w:rPr>
          <w:i/>
        </w:rPr>
        <w:t>Journal of Applied Phycology,</w:t>
      </w:r>
      <w:r w:rsidRPr="00871F80">
        <w:t xml:space="preserve"> 32</w:t>
      </w:r>
      <w:r w:rsidRPr="00871F80">
        <w:rPr>
          <w:b/>
        </w:rPr>
        <w:t>,</w:t>
      </w:r>
      <w:r w:rsidRPr="00871F80">
        <w:t xml:space="preserve"> 3199-3209.</w:t>
      </w:r>
    </w:p>
    <w:p w14:paraId="36CC46D6" w14:textId="77777777" w:rsidR="00327E8B" w:rsidRPr="00871F80" w:rsidRDefault="00327E8B" w:rsidP="00327E8B">
      <w:pPr>
        <w:pStyle w:val="EndNoteBibliography"/>
        <w:spacing w:after="0"/>
        <w:ind w:left="720" w:hanging="720"/>
      </w:pPr>
      <w:r w:rsidRPr="00871F80">
        <w:t xml:space="preserve">WALLS, A. M., EDWARDS, M. D., FIRTH, L. B. &amp; JOHNSON, M. P. 2017. Successional changes of epibiont fouling communities of the cultivated kelp Alaria esculenta: predictability and influences. </w:t>
      </w:r>
      <w:r w:rsidRPr="00871F80">
        <w:rPr>
          <w:i/>
        </w:rPr>
        <w:t>Aquaculture Environment Interactions,</w:t>
      </w:r>
      <w:r w:rsidRPr="00871F80">
        <w:t xml:space="preserve"> 9</w:t>
      </w:r>
      <w:r w:rsidRPr="00871F80">
        <w:rPr>
          <w:b/>
        </w:rPr>
        <w:t>,</w:t>
      </w:r>
      <w:r w:rsidRPr="00871F80">
        <w:t xml:space="preserve"> 57-71.</w:t>
      </w:r>
    </w:p>
    <w:p w14:paraId="5E7A7565" w14:textId="77777777" w:rsidR="00327E8B" w:rsidRPr="00871F80" w:rsidRDefault="00327E8B" w:rsidP="00327E8B">
      <w:pPr>
        <w:pStyle w:val="EndNoteBibliography"/>
        <w:spacing w:after="0"/>
        <w:ind w:left="720" w:hanging="720"/>
      </w:pPr>
      <w:r w:rsidRPr="00871F80">
        <w:t xml:space="preserve">WOOD, S. A., POCHON, X., LAROCHE, O., VON AMMON, U., ADAMSON, J. &amp; ZAIKO, A. 2019. A comparison of droplet digital polymerase chain reaction (PCR), quantitative PCR and metabarcoding for species-specific detection in environmental DNA. </w:t>
      </w:r>
      <w:r w:rsidRPr="00871F80">
        <w:rPr>
          <w:i/>
        </w:rPr>
        <w:t>Mol Ecol Resour,</w:t>
      </w:r>
      <w:r w:rsidRPr="00871F80">
        <w:t xml:space="preserve"> 19</w:t>
      </w:r>
      <w:r w:rsidRPr="00871F80">
        <w:rPr>
          <w:b/>
        </w:rPr>
        <w:t>,</w:t>
      </w:r>
      <w:r w:rsidRPr="00871F80">
        <w:t xml:space="preserve"> 1407-1419.</w:t>
      </w:r>
    </w:p>
    <w:p w14:paraId="3E395F5A" w14:textId="77777777" w:rsidR="00327E8B" w:rsidRPr="00871F80" w:rsidRDefault="00327E8B" w:rsidP="00327E8B">
      <w:pPr>
        <w:pStyle w:val="EndNoteBibliography"/>
        <w:ind w:left="720" w:hanging="720"/>
      </w:pPr>
      <w:r w:rsidRPr="00871F80">
        <w:t xml:space="preserve">ZHANG, L., LIAO, W., HUANG, Y., WEN, Y., CHU, Y. &amp; ZHAO, C. 2022. Global seaweed farming and processing in the past 20 years. </w:t>
      </w:r>
      <w:r w:rsidRPr="00871F80">
        <w:rPr>
          <w:i/>
        </w:rPr>
        <w:t>Food Production, Processing and Nutrition,</w:t>
      </w:r>
      <w:r w:rsidRPr="00871F80">
        <w:t xml:space="preserve"> 4.</w:t>
      </w:r>
    </w:p>
    <w:p w14:paraId="487BFF06" w14:textId="003CF96C" w:rsidR="000E2F8F" w:rsidRPr="00871F80" w:rsidRDefault="00F06CCB" w:rsidP="00817395">
      <w:r w:rsidRPr="00871F80">
        <w:fldChar w:fldCharType="end"/>
      </w:r>
    </w:p>
    <w:sectPr w:rsidR="000E2F8F" w:rsidRPr="00871F80" w:rsidSect="005F0CF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0402F9" w14:textId="77777777" w:rsidR="00BF36F4" w:rsidRDefault="00BF36F4" w:rsidP="001105BE">
      <w:pPr>
        <w:spacing w:after="0" w:line="240" w:lineRule="auto"/>
      </w:pPr>
      <w:r>
        <w:separator/>
      </w:r>
    </w:p>
  </w:endnote>
  <w:endnote w:type="continuationSeparator" w:id="0">
    <w:p w14:paraId="4C9AC6E5" w14:textId="77777777" w:rsidR="00BF36F4" w:rsidRDefault="00BF36F4" w:rsidP="00110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3D6D7C" w14:textId="77777777" w:rsidR="00BF36F4" w:rsidRDefault="00BF36F4" w:rsidP="001105BE">
      <w:pPr>
        <w:spacing w:after="0" w:line="240" w:lineRule="auto"/>
      </w:pPr>
      <w:r>
        <w:separator/>
      </w:r>
    </w:p>
  </w:footnote>
  <w:footnote w:type="continuationSeparator" w:id="0">
    <w:p w14:paraId="5C10F9A3" w14:textId="77777777" w:rsidR="00BF36F4" w:rsidRDefault="00BF36F4" w:rsidP="001105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25FBB" w14:textId="77777777" w:rsidR="001105BE" w:rsidRDefault="001105BE" w:rsidP="001105B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F94E11"/>
    <w:multiLevelType w:val="hybridMultilevel"/>
    <w:tmpl w:val="41B42C08"/>
    <w:lvl w:ilvl="0" w:tplc="BD3AE89C">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939261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0sxtzakvvzdwexr2k5a5s6fr2dv9dsvdf0&quot;&gt;My EndNote Library&lt;record-ids&gt;&lt;item&gt;1&lt;/item&gt;&lt;item&gt;6&lt;/item&gt;&lt;item&gt;11&lt;/item&gt;&lt;item&gt;17&lt;/item&gt;&lt;item&gt;24&lt;/item&gt;&lt;item&gt;25&lt;/item&gt;&lt;item&gt;30&lt;/item&gt;&lt;item&gt;42&lt;/item&gt;&lt;item&gt;43&lt;/item&gt;&lt;item&gt;45&lt;/item&gt;&lt;item&gt;59&lt;/item&gt;&lt;item&gt;60&lt;/item&gt;&lt;item&gt;61&lt;/item&gt;&lt;item&gt;62&lt;/item&gt;&lt;item&gt;87&lt;/item&gt;&lt;item&gt;108&lt;/item&gt;&lt;item&gt;121&lt;/item&gt;&lt;item&gt;158&lt;/item&gt;&lt;item&gt;178&lt;/item&gt;&lt;item&gt;179&lt;/item&gt;&lt;item&gt;180&lt;/item&gt;&lt;item&gt;182&lt;/item&gt;&lt;item&gt;183&lt;/item&gt;&lt;item&gt;185&lt;/item&gt;&lt;item&gt;187&lt;/item&gt;&lt;/record-ids&gt;&lt;/item&gt;&lt;/Libraries&gt;"/>
  </w:docVars>
  <w:rsids>
    <w:rsidRoot w:val="003C626B"/>
    <w:rsid w:val="000003DE"/>
    <w:rsid w:val="00012D45"/>
    <w:rsid w:val="00016943"/>
    <w:rsid w:val="00020393"/>
    <w:rsid w:val="00024FF5"/>
    <w:rsid w:val="0007146E"/>
    <w:rsid w:val="000714C3"/>
    <w:rsid w:val="0008331B"/>
    <w:rsid w:val="000A16FF"/>
    <w:rsid w:val="000A2109"/>
    <w:rsid w:val="000A6C1E"/>
    <w:rsid w:val="000B3969"/>
    <w:rsid w:val="000B7D36"/>
    <w:rsid w:val="000C2530"/>
    <w:rsid w:val="000E2E78"/>
    <w:rsid w:val="000E2F8F"/>
    <w:rsid w:val="000F4700"/>
    <w:rsid w:val="000F4AB0"/>
    <w:rsid w:val="000F6814"/>
    <w:rsid w:val="000F6C4C"/>
    <w:rsid w:val="000F7089"/>
    <w:rsid w:val="00103017"/>
    <w:rsid w:val="00107E7D"/>
    <w:rsid w:val="001105BE"/>
    <w:rsid w:val="00125838"/>
    <w:rsid w:val="00177743"/>
    <w:rsid w:val="00181233"/>
    <w:rsid w:val="001901C4"/>
    <w:rsid w:val="001970DC"/>
    <w:rsid w:val="0019798A"/>
    <w:rsid w:val="001C2BFC"/>
    <w:rsid w:val="001C3E3B"/>
    <w:rsid w:val="001C4F90"/>
    <w:rsid w:val="001C6967"/>
    <w:rsid w:val="001D6268"/>
    <w:rsid w:val="001D648D"/>
    <w:rsid w:val="001E65C1"/>
    <w:rsid w:val="00210427"/>
    <w:rsid w:val="00220F06"/>
    <w:rsid w:val="00234DF8"/>
    <w:rsid w:val="002549C1"/>
    <w:rsid w:val="002567E8"/>
    <w:rsid w:val="00256D97"/>
    <w:rsid w:val="00281420"/>
    <w:rsid w:val="00292F11"/>
    <w:rsid w:val="0029533D"/>
    <w:rsid w:val="002964B6"/>
    <w:rsid w:val="002A53AF"/>
    <w:rsid w:val="002A6241"/>
    <w:rsid w:val="002B00A0"/>
    <w:rsid w:val="002B0102"/>
    <w:rsid w:val="002C245E"/>
    <w:rsid w:val="002C7C17"/>
    <w:rsid w:val="002E132F"/>
    <w:rsid w:val="003250E3"/>
    <w:rsid w:val="00327E8B"/>
    <w:rsid w:val="00351F40"/>
    <w:rsid w:val="00361216"/>
    <w:rsid w:val="00365924"/>
    <w:rsid w:val="00372A1C"/>
    <w:rsid w:val="00391DEE"/>
    <w:rsid w:val="00394AE0"/>
    <w:rsid w:val="003B0165"/>
    <w:rsid w:val="003B6673"/>
    <w:rsid w:val="003C626B"/>
    <w:rsid w:val="00423E0A"/>
    <w:rsid w:val="00425CA4"/>
    <w:rsid w:val="004354D4"/>
    <w:rsid w:val="0043683D"/>
    <w:rsid w:val="00442ED5"/>
    <w:rsid w:val="0045719A"/>
    <w:rsid w:val="004661A0"/>
    <w:rsid w:val="0046640F"/>
    <w:rsid w:val="004F05E5"/>
    <w:rsid w:val="004F1C5E"/>
    <w:rsid w:val="00506EFB"/>
    <w:rsid w:val="00512CF5"/>
    <w:rsid w:val="00516F89"/>
    <w:rsid w:val="00530D13"/>
    <w:rsid w:val="00535057"/>
    <w:rsid w:val="00536E80"/>
    <w:rsid w:val="00537162"/>
    <w:rsid w:val="0054058E"/>
    <w:rsid w:val="005763AB"/>
    <w:rsid w:val="00577858"/>
    <w:rsid w:val="00577EBE"/>
    <w:rsid w:val="00586CA5"/>
    <w:rsid w:val="005C7C93"/>
    <w:rsid w:val="005E416A"/>
    <w:rsid w:val="005F0CF8"/>
    <w:rsid w:val="005F4522"/>
    <w:rsid w:val="00607E56"/>
    <w:rsid w:val="006252C1"/>
    <w:rsid w:val="00626BDF"/>
    <w:rsid w:val="00627139"/>
    <w:rsid w:val="006445B9"/>
    <w:rsid w:val="0065744D"/>
    <w:rsid w:val="006579C8"/>
    <w:rsid w:val="006855D6"/>
    <w:rsid w:val="006958B7"/>
    <w:rsid w:val="006A1D29"/>
    <w:rsid w:val="006A44D1"/>
    <w:rsid w:val="006B25D0"/>
    <w:rsid w:val="006B7848"/>
    <w:rsid w:val="006D3DCB"/>
    <w:rsid w:val="006F33E8"/>
    <w:rsid w:val="00700109"/>
    <w:rsid w:val="007009BD"/>
    <w:rsid w:val="007043A7"/>
    <w:rsid w:val="0075207F"/>
    <w:rsid w:val="00765CA2"/>
    <w:rsid w:val="00766000"/>
    <w:rsid w:val="007B0BFC"/>
    <w:rsid w:val="007B68B4"/>
    <w:rsid w:val="007D272B"/>
    <w:rsid w:val="008008D6"/>
    <w:rsid w:val="00817395"/>
    <w:rsid w:val="008317AF"/>
    <w:rsid w:val="008418E4"/>
    <w:rsid w:val="00853C93"/>
    <w:rsid w:val="00871F80"/>
    <w:rsid w:val="008E5A6D"/>
    <w:rsid w:val="008F431D"/>
    <w:rsid w:val="00900FD1"/>
    <w:rsid w:val="0090512F"/>
    <w:rsid w:val="009764E9"/>
    <w:rsid w:val="0099288B"/>
    <w:rsid w:val="00996BFA"/>
    <w:rsid w:val="009A18DA"/>
    <w:rsid w:val="009C4E2A"/>
    <w:rsid w:val="009D0774"/>
    <w:rsid w:val="009D0918"/>
    <w:rsid w:val="009D58AD"/>
    <w:rsid w:val="009D6C9C"/>
    <w:rsid w:val="009E7C4F"/>
    <w:rsid w:val="00A0797F"/>
    <w:rsid w:val="00A36B9F"/>
    <w:rsid w:val="00A56B82"/>
    <w:rsid w:val="00A81464"/>
    <w:rsid w:val="00A8399F"/>
    <w:rsid w:val="00A83C13"/>
    <w:rsid w:val="00A858DE"/>
    <w:rsid w:val="00A859FE"/>
    <w:rsid w:val="00AB3339"/>
    <w:rsid w:val="00AB482F"/>
    <w:rsid w:val="00B12B1A"/>
    <w:rsid w:val="00B160B3"/>
    <w:rsid w:val="00B4262E"/>
    <w:rsid w:val="00B47DFA"/>
    <w:rsid w:val="00B54302"/>
    <w:rsid w:val="00B7389B"/>
    <w:rsid w:val="00B95926"/>
    <w:rsid w:val="00BA072D"/>
    <w:rsid w:val="00BD0F16"/>
    <w:rsid w:val="00BF36F4"/>
    <w:rsid w:val="00C0670F"/>
    <w:rsid w:val="00C11F34"/>
    <w:rsid w:val="00C20027"/>
    <w:rsid w:val="00C22427"/>
    <w:rsid w:val="00C236E7"/>
    <w:rsid w:val="00C44152"/>
    <w:rsid w:val="00C44B2B"/>
    <w:rsid w:val="00C54F38"/>
    <w:rsid w:val="00C60BB2"/>
    <w:rsid w:val="00C80632"/>
    <w:rsid w:val="00C80BBD"/>
    <w:rsid w:val="00C87F5F"/>
    <w:rsid w:val="00C9377B"/>
    <w:rsid w:val="00CB78D5"/>
    <w:rsid w:val="00CD288B"/>
    <w:rsid w:val="00CF6709"/>
    <w:rsid w:val="00D17D7A"/>
    <w:rsid w:val="00D2674E"/>
    <w:rsid w:val="00D63E94"/>
    <w:rsid w:val="00D712AC"/>
    <w:rsid w:val="00D74C91"/>
    <w:rsid w:val="00D8438B"/>
    <w:rsid w:val="00DA6C9E"/>
    <w:rsid w:val="00DB0FE1"/>
    <w:rsid w:val="00DB2118"/>
    <w:rsid w:val="00DD0FD4"/>
    <w:rsid w:val="00DD2592"/>
    <w:rsid w:val="00DE49ED"/>
    <w:rsid w:val="00DF3263"/>
    <w:rsid w:val="00E045E9"/>
    <w:rsid w:val="00E12542"/>
    <w:rsid w:val="00E17325"/>
    <w:rsid w:val="00E416B1"/>
    <w:rsid w:val="00E872AB"/>
    <w:rsid w:val="00E9088B"/>
    <w:rsid w:val="00E936CD"/>
    <w:rsid w:val="00EA7E4B"/>
    <w:rsid w:val="00EB2579"/>
    <w:rsid w:val="00EB39E8"/>
    <w:rsid w:val="00EE3310"/>
    <w:rsid w:val="00EF63D9"/>
    <w:rsid w:val="00F06CCB"/>
    <w:rsid w:val="00F06FEF"/>
    <w:rsid w:val="00F110CF"/>
    <w:rsid w:val="00F42CD3"/>
    <w:rsid w:val="00F57163"/>
    <w:rsid w:val="00F65067"/>
    <w:rsid w:val="00F6519B"/>
    <w:rsid w:val="00F75029"/>
    <w:rsid w:val="00F817BA"/>
    <w:rsid w:val="00F873D9"/>
    <w:rsid w:val="00F90739"/>
    <w:rsid w:val="00F90CCD"/>
    <w:rsid w:val="00F957CA"/>
    <w:rsid w:val="00FA062B"/>
    <w:rsid w:val="00FA1504"/>
    <w:rsid w:val="00FA3064"/>
    <w:rsid w:val="00FB0430"/>
    <w:rsid w:val="00FB2E84"/>
    <w:rsid w:val="00FC3EF6"/>
    <w:rsid w:val="00FD45AD"/>
    <w:rsid w:val="00FE0C3B"/>
    <w:rsid w:val="00FE7B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3F0B9"/>
  <w15:chartTrackingRefBased/>
  <w15:docId w15:val="{B309AE45-4BFA-40CD-94BC-093B43ACD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62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C62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C62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C62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62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62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62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62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62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2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C62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C62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62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62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62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62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62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626B"/>
    <w:rPr>
      <w:rFonts w:eastAsiaTheme="majorEastAsia" w:cstheme="majorBidi"/>
      <w:color w:val="272727" w:themeColor="text1" w:themeTint="D8"/>
    </w:rPr>
  </w:style>
  <w:style w:type="paragraph" w:styleId="Title">
    <w:name w:val="Title"/>
    <w:basedOn w:val="Normal"/>
    <w:next w:val="Normal"/>
    <w:link w:val="TitleChar"/>
    <w:uiPriority w:val="10"/>
    <w:qFormat/>
    <w:rsid w:val="003C62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62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62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62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626B"/>
    <w:pPr>
      <w:spacing w:before="160"/>
      <w:jc w:val="center"/>
    </w:pPr>
    <w:rPr>
      <w:i/>
      <w:iCs/>
      <w:color w:val="404040" w:themeColor="text1" w:themeTint="BF"/>
    </w:rPr>
  </w:style>
  <w:style w:type="character" w:customStyle="1" w:styleId="QuoteChar">
    <w:name w:val="Quote Char"/>
    <w:basedOn w:val="DefaultParagraphFont"/>
    <w:link w:val="Quote"/>
    <w:uiPriority w:val="29"/>
    <w:rsid w:val="003C626B"/>
    <w:rPr>
      <w:i/>
      <w:iCs/>
      <w:color w:val="404040" w:themeColor="text1" w:themeTint="BF"/>
    </w:rPr>
  </w:style>
  <w:style w:type="paragraph" w:styleId="ListParagraph">
    <w:name w:val="List Paragraph"/>
    <w:basedOn w:val="Normal"/>
    <w:uiPriority w:val="34"/>
    <w:qFormat/>
    <w:rsid w:val="003C626B"/>
    <w:pPr>
      <w:ind w:left="720"/>
      <w:contextualSpacing/>
    </w:pPr>
  </w:style>
  <w:style w:type="character" w:styleId="IntenseEmphasis">
    <w:name w:val="Intense Emphasis"/>
    <w:basedOn w:val="DefaultParagraphFont"/>
    <w:uiPriority w:val="21"/>
    <w:qFormat/>
    <w:rsid w:val="003C626B"/>
    <w:rPr>
      <w:i/>
      <w:iCs/>
      <w:color w:val="0F4761" w:themeColor="accent1" w:themeShade="BF"/>
    </w:rPr>
  </w:style>
  <w:style w:type="paragraph" w:styleId="IntenseQuote">
    <w:name w:val="Intense Quote"/>
    <w:basedOn w:val="Normal"/>
    <w:next w:val="Normal"/>
    <w:link w:val="IntenseQuoteChar"/>
    <w:uiPriority w:val="30"/>
    <w:qFormat/>
    <w:rsid w:val="003C62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626B"/>
    <w:rPr>
      <w:i/>
      <w:iCs/>
      <w:color w:val="0F4761" w:themeColor="accent1" w:themeShade="BF"/>
    </w:rPr>
  </w:style>
  <w:style w:type="character" w:styleId="IntenseReference">
    <w:name w:val="Intense Reference"/>
    <w:basedOn w:val="DefaultParagraphFont"/>
    <w:uiPriority w:val="32"/>
    <w:qFormat/>
    <w:rsid w:val="003C626B"/>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F06CCB"/>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F06CCB"/>
    <w:rPr>
      <w:rFonts w:ascii="Aptos" w:hAnsi="Aptos"/>
      <w:noProof/>
      <w:lang w:val="en-US"/>
    </w:rPr>
  </w:style>
  <w:style w:type="paragraph" w:customStyle="1" w:styleId="EndNoteBibliography">
    <w:name w:val="EndNote Bibliography"/>
    <w:basedOn w:val="Normal"/>
    <w:link w:val="EndNoteBibliographyChar"/>
    <w:rsid w:val="00F06CCB"/>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F06CCB"/>
    <w:rPr>
      <w:rFonts w:ascii="Aptos" w:hAnsi="Aptos"/>
      <w:noProof/>
      <w:lang w:val="en-US"/>
    </w:rPr>
  </w:style>
  <w:style w:type="character" w:styleId="Hyperlink">
    <w:name w:val="Hyperlink"/>
    <w:basedOn w:val="DefaultParagraphFont"/>
    <w:uiPriority w:val="99"/>
    <w:unhideWhenUsed/>
    <w:rsid w:val="00F06CCB"/>
    <w:rPr>
      <w:color w:val="467886" w:themeColor="hyperlink"/>
      <w:u w:val="single"/>
    </w:rPr>
  </w:style>
  <w:style w:type="character" w:styleId="UnresolvedMention">
    <w:name w:val="Unresolved Mention"/>
    <w:basedOn w:val="DefaultParagraphFont"/>
    <w:uiPriority w:val="99"/>
    <w:semiHidden/>
    <w:unhideWhenUsed/>
    <w:rsid w:val="00F06CCB"/>
    <w:rPr>
      <w:color w:val="605E5C"/>
      <w:shd w:val="clear" w:color="auto" w:fill="E1DFDD"/>
    </w:rPr>
  </w:style>
  <w:style w:type="table" w:styleId="TableGrid">
    <w:name w:val="Table Grid"/>
    <w:basedOn w:val="TableNormal"/>
    <w:uiPriority w:val="39"/>
    <w:rsid w:val="002549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72A1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76600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1C6967"/>
    <w:rPr>
      <w:color w:val="666666"/>
    </w:rPr>
  </w:style>
  <w:style w:type="paragraph" w:styleId="Header">
    <w:name w:val="header"/>
    <w:basedOn w:val="Normal"/>
    <w:link w:val="HeaderChar"/>
    <w:uiPriority w:val="99"/>
    <w:unhideWhenUsed/>
    <w:rsid w:val="001105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05BE"/>
  </w:style>
  <w:style w:type="paragraph" w:styleId="Footer">
    <w:name w:val="footer"/>
    <w:basedOn w:val="Normal"/>
    <w:link w:val="FooterChar"/>
    <w:uiPriority w:val="99"/>
    <w:unhideWhenUsed/>
    <w:rsid w:val="001105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05BE"/>
  </w:style>
  <w:style w:type="paragraph" w:styleId="Caption">
    <w:name w:val="caption"/>
    <w:basedOn w:val="Normal"/>
    <w:next w:val="Normal"/>
    <w:uiPriority w:val="35"/>
    <w:unhideWhenUsed/>
    <w:qFormat/>
    <w:rsid w:val="00D712AC"/>
    <w:pPr>
      <w:spacing w:after="200" w:line="240" w:lineRule="auto"/>
    </w:pPr>
    <w:rPr>
      <w:i/>
      <w:iCs/>
      <w:color w:val="0E2841" w:themeColor="text2"/>
      <w:sz w:val="18"/>
      <w:szCs w:val="18"/>
    </w:rPr>
  </w:style>
  <w:style w:type="paragraph" w:styleId="NoSpacing">
    <w:name w:val="No Spacing"/>
    <w:uiPriority w:val="1"/>
    <w:qFormat/>
    <w:rsid w:val="00BA072D"/>
    <w:pPr>
      <w:spacing w:after="0" w:line="240" w:lineRule="auto"/>
    </w:pPr>
  </w:style>
  <w:style w:type="character" w:styleId="LineNumber">
    <w:name w:val="line number"/>
    <w:basedOn w:val="DefaultParagraphFont"/>
    <w:uiPriority w:val="99"/>
    <w:semiHidden/>
    <w:unhideWhenUsed/>
    <w:rsid w:val="00024F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25581">
      <w:bodyDiv w:val="1"/>
      <w:marLeft w:val="0"/>
      <w:marRight w:val="0"/>
      <w:marTop w:val="0"/>
      <w:marBottom w:val="0"/>
      <w:divBdr>
        <w:top w:val="none" w:sz="0" w:space="0" w:color="auto"/>
        <w:left w:val="none" w:sz="0" w:space="0" w:color="auto"/>
        <w:bottom w:val="none" w:sz="0" w:space="0" w:color="auto"/>
        <w:right w:val="none" w:sz="0" w:space="0" w:color="auto"/>
      </w:divBdr>
      <w:divsChild>
        <w:div w:id="499465367">
          <w:marLeft w:val="0"/>
          <w:marRight w:val="0"/>
          <w:marTop w:val="0"/>
          <w:marBottom w:val="0"/>
          <w:divBdr>
            <w:top w:val="none" w:sz="0" w:space="0" w:color="auto"/>
            <w:left w:val="none" w:sz="0" w:space="0" w:color="auto"/>
            <w:bottom w:val="none" w:sz="0" w:space="0" w:color="auto"/>
            <w:right w:val="none" w:sz="0" w:space="0" w:color="auto"/>
          </w:divBdr>
        </w:div>
      </w:divsChild>
    </w:div>
    <w:div w:id="77139345">
      <w:bodyDiv w:val="1"/>
      <w:marLeft w:val="0"/>
      <w:marRight w:val="0"/>
      <w:marTop w:val="0"/>
      <w:marBottom w:val="0"/>
      <w:divBdr>
        <w:top w:val="none" w:sz="0" w:space="0" w:color="auto"/>
        <w:left w:val="none" w:sz="0" w:space="0" w:color="auto"/>
        <w:bottom w:val="none" w:sz="0" w:space="0" w:color="auto"/>
        <w:right w:val="none" w:sz="0" w:space="0" w:color="auto"/>
      </w:divBdr>
    </w:div>
    <w:div w:id="196429182">
      <w:bodyDiv w:val="1"/>
      <w:marLeft w:val="0"/>
      <w:marRight w:val="0"/>
      <w:marTop w:val="0"/>
      <w:marBottom w:val="0"/>
      <w:divBdr>
        <w:top w:val="none" w:sz="0" w:space="0" w:color="auto"/>
        <w:left w:val="none" w:sz="0" w:space="0" w:color="auto"/>
        <w:bottom w:val="none" w:sz="0" w:space="0" w:color="auto"/>
        <w:right w:val="none" w:sz="0" w:space="0" w:color="auto"/>
      </w:divBdr>
    </w:div>
    <w:div w:id="213977282">
      <w:bodyDiv w:val="1"/>
      <w:marLeft w:val="0"/>
      <w:marRight w:val="0"/>
      <w:marTop w:val="0"/>
      <w:marBottom w:val="0"/>
      <w:divBdr>
        <w:top w:val="none" w:sz="0" w:space="0" w:color="auto"/>
        <w:left w:val="none" w:sz="0" w:space="0" w:color="auto"/>
        <w:bottom w:val="none" w:sz="0" w:space="0" w:color="auto"/>
        <w:right w:val="none" w:sz="0" w:space="0" w:color="auto"/>
      </w:divBdr>
    </w:div>
    <w:div w:id="280694848">
      <w:bodyDiv w:val="1"/>
      <w:marLeft w:val="0"/>
      <w:marRight w:val="0"/>
      <w:marTop w:val="0"/>
      <w:marBottom w:val="0"/>
      <w:divBdr>
        <w:top w:val="none" w:sz="0" w:space="0" w:color="auto"/>
        <w:left w:val="none" w:sz="0" w:space="0" w:color="auto"/>
        <w:bottom w:val="none" w:sz="0" w:space="0" w:color="auto"/>
        <w:right w:val="none" w:sz="0" w:space="0" w:color="auto"/>
      </w:divBdr>
    </w:div>
    <w:div w:id="309598335">
      <w:bodyDiv w:val="1"/>
      <w:marLeft w:val="0"/>
      <w:marRight w:val="0"/>
      <w:marTop w:val="0"/>
      <w:marBottom w:val="0"/>
      <w:divBdr>
        <w:top w:val="none" w:sz="0" w:space="0" w:color="auto"/>
        <w:left w:val="none" w:sz="0" w:space="0" w:color="auto"/>
        <w:bottom w:val="none" w:sz="0" w:space="0" w:color="auto"/>
        <w:right w:val="none" w:sz="0" w:space="0" w:color="auto"/>
      </w:divBdr>
    </w:div>
    <w:div w:id="357657034">
      <w:bodyDiv w:val="1"/>
      <w:marLeft w:val="0"/>
      <w:marRight w:val="0"/>
      <w:marTop w:val="0"/>
      <w:marBottom w:val="0"/>
      <w:divBdr>
        <w:top w:val="none" w:sz="0" w:space="0" w:color="auto"/>
        <w:left w:val="none" w:sz="0" w:space="0" w:color="auto"/>
        <w:bottom w:val="none" w:sz="0" w:space="0" w:color="auto"/>
        <w:right w:val="none" w:sz="0" w:space="0" w:color="auto"/>
      </w:divBdr>
    </w:div>
    <w:div w:id="661852374">
      <w:bodyDiv w:val="1"/>
      <w:marLeft w:val="0"/>
      <w:marRight w:val="0"/>
      <w:marTop w:val="0"/>
      <w:marBottom w:val="0"/>
      <w:divBdr>
        <w:top w:val="none" w:sz="0" w:space="0" w:color="auto"/>
        <w:left w:val="none" w:sz="0" w:space="0" w:color="auto"/>
        <w:bottom w:val="none" w:sz="0" w:space="0" w:color="auto"/>
        <w:right w:val="none" w:sz="0" w:space="0" w:color="auto"/>
      </w:divBdr>
    </w:div>
    <w:div w:id="692263966">
      <w:bodyDiv w:val="1"/>
      <w:marLeft w:val="0"/>
      <w:marRight w:val="0"/>
      <w:marTop w:val="0"/>
      <w:marBottom w:val="0"/>
      <w:divBdr>
        <w:top w:val="none" w:sz="0" w:space="0" w:color="auto"/>
        <w:left w:val="none" w:sz="0" w:space="0" w:color="auto"/>
        <w:bottom w:val="none" w:sz="0" w:space="0" w:color="auto"/>
        <w:right w:val="none" w:sz="0" w:space="0" w:color="auto"/>
      </w:divBdr>
    </w:div>
    <w:div w:id="746076005">
      <w:bodyDiv w:val="1"/>
      <w:marLeft w:val="0"/>
      <w:marRight w:val="0"/>
      <w:marTop w:val="0"/>
      <w:marBottom w:val="0"/>
      <w:divBdr>
        <w:top w:val="none" w:sz="0" w:space="0" w:color="auto"/>
        <w:left w:val="none" w:sz="0" w:space="0" w:color="auto"/>
        <w:bottom w:val="none" w:sz="0" w:space="0" w:color="auto"/>
        <w:right w:val="none" w:sz="0" w:space="0" w:color="auto"/>
      </w:divBdr>
    </w:div>
    <w:div w:id="804662185">
      <w:bodyDiv w:val="1"/>
      <w:marLeft w:val="0"/>
      <w:marRight w:val="0"/>
      <w:marTop w:val="0"/>
      <w:marBottom w:val="0"/>
      <w:divBdr>
        <w:top w:val="none" w:sz="0" w:space="0" w:color="auto"/>
        <w:left w:val="none" w:sz="0" w:space="0" w:color="auto"/>
        <w:bottom w:val="none" w:sz="0" w:space="0" w:color="auto"/>
        <w:right w:val="none" w:sz="0" w:space="0" w:color="auto"/>
      </w:divBdr>
    </w:div>
    <w:div w:id="844826938">
      <w:bodyDiv w:val="1"/>
      <w:marLeft w:val="0"/>
      <w:marRight w:val="0"/>
      <w:marTop w:val="0"/>
      <w:marBottom w:val="0"/>
      <w:divBdr>
        <w:top w:val="none" w:sz="0" w:space="0" w:color="auto"/>
        <w:left w:val="none" w:sz="0" w:space="0" w:color="auto"/>
        <w:bottom w:val="none" w:sz="0" w:space="0" w:color="auto"/>
        <w:right w:val="none" w:sz="0" w:space="0" w:color="auto"/>
      </w:divBdr>
      <w:divsChild>
        <w:div w:id="223680245">
          <w:marLeft w:val="720"/>
          <w:marRight w:val="0"/>
          <w:marTop w:val="0"/>
          <w:marBottom w:val="0"/>
          <w:divBdr>
            <w:top w:val="none" w:sz="0" w:space="0" w:color="auto"/>
            <w:left w:val="none" w:sz="0" w:space="0" w:color="auto"/>
            <w:bottom w:val="none" w:sz="0" w:space="0" w:color="auto"/>
            <w:right w:val="none" w:sz="0" w:space="0" w:color="auto"/>
          </w:divBdr>
        </w:div>
      </w:divsChild>
    </w:div>
    <w:div w:id="848174402">
      <w:bodyDiv w:val="1"/>
      <w:marLeft w:val="0"/>
      <w:marRight w:val="0"/>
      <w:marTop w:val="0"/>
      <w:marBottom w:val="0"/>
      <w:divBdr>
        <w:top w:val="none" w:sz="0" w:space="0" w:color="auto"/>
        <w:left w:val="none" w:sz="0" w:space="0" w:color="auto"/>
        <w:bottom w:val="none" w:sz="0" w:space="0" w:color="auto"/>
        <w:right w:val="none" w:sz="0" w:space="0" w:color="auto"/>
      </w:divBdr>
    </w:div>
    <w:div w:id="1008753263">
      <w:bodyDiv w:val="1"/>
      <w:marLeft w:val="0"/>
      <w:marRight w:val="0"/>
      <w:marTop w:val="0"/>
      <w:marBottom w:val="0"/>
      <w:divBdr>
        <w:top w:val="none" w:sz="0" w:space="0" w:color="auto"/>
        <w:left w:val="none" w:sz="0" w:space="0" w:color="auto"/>
        <w:bottom w:val="none" w:sz="0" w:space="0" w:color="auto"/>
        <w:right w:val="none" w:sz="0" w:space="0" w:color="auto"/>
      </w:divBdr>
    </w:div>
    <w:div w:id="1066495671">
      <w:bodyDiv w:val="1"/>
      <w:marLeft w:val="0"/>
      <w:marRight w:val="0"/>
      <w:marTop w:val="0"/>
      <w:marBottom w:val="0"/>
      <w:divBdr>
        <w:top w:val="none" w:sz="0" w:space="0" w:color="auto"/>
        <w:left w:val="none" w:sz="0" w:space="0" w:color="auto"/>
        <w:bottom w:val="none" w:sz="0" w:space="0" w:color="auto"/>
        <w:right w:val="none" w:sz="0" w:space="0" w:color="auto"/>
      </w:divBdr>
    </w:div>
    <w:div w:id="1090194747">
      <w:bodyDiv w:val="1"/>
      <w:marLeft w:val="0"/>
      <w:marRight w:val="0"/>
      <w:marTop w:val="0"/>
      <w:marBottom w:val="0"/>
      <w:divBdr>
        <w:top w:val="none" w:sz="0" w:space="0" w:color="auto"/>
        <w:left w:val="none" w:sz="0" w:space="0" w:color="auto"/>
        <w:bottom w:val="none" w:sz="0" w:space="0" w:color="auto"/>
        <w:right w:val="none" w:sz="0" w:space="0" w:color="auto"/>
      </w:divBdr>
    </w:div>
    <w:div w:id="1186334640">
      <w:bodyDiv w:val="1"/>
      <w:marLeft w:val="0"/>
      <w:marRight w:val="0"/>
      <w:marTop w:val="0"/>
      <w:marBottom w:val="0"/>
      <w:divBdr>
        <w:top w:val="none" w:sz="0" w:space="0" w:color="auto"/>
        <w:left w:val="none" w:sz="0" w:space="0" w:color="auto"/>
        <w:bottom w:val="none" w:sz="0" w:space="0" w:color="auto"/>
        <w:right w:val="none" w:sz="0" w:space="0" w:color="auto"/>
      </w:divBdr>
    </w:div>
    <w:div w:id="1307860858">
      <w:bodyDiv w:val="1"/>
      <w:marLeft w:val="0"/>
      <w:marRight w:val="0"/>
      <w:marTop w:val="0"/>
      <w:marBottom w:val="0"/>
      <w:divBdr>
        <w:top w:val="none" w:sz="0" w:space="0" w:color="auto"/>
        <w:left w:val="none" w:sz="0" w:space="0" w:color="auto"/>
        <w:bottom w:val="none" w:sz="0" w:space="0" w:color="auto"/>
        <w:right w:val="none" w:sz="0" w:space="0" w:color="auto"/>
      </w:divBdr>
    </w:div>
    <w:div w:id="1365599430">
      <w:bodyDiv w:val="1"/>
      <w:marLeft w:val="0"/>
      <w:marRight w:val="0"/>
      <w:marTop w:val="0"/>
      <w:marBottom w:val="0"/>
      <w:divBdr>
        <w:top w:val="none" w:sz="0" w:space="0" w:color="auto"/>
        <w:left w:val="none" w:sz="0" w:space="0" w:color="auto"/>
        <w:bottom w:val="none" w:sz="0" w:space="0" w:color="auto"/>
        <w:right w:val="none" w:sz="0" w:space="0" w:color="auto"/>
      </w:divBdr>
    </w:div>
    <w:div w:id="1379864021">
      <w:bodyDiv w:val="1"/>
      <w:marLeft w:val="0"/>
      <w:marRight w:val="0"/>
      <w:marTop w:val="0"/>
      <w:marBottom w:val="0"/>
      <w:divBdr>
        <w:top w:val="none" w:sz="0" w:space="0" w:color="auto"/>
        <w:left w:val="none" w:sz="0" w:space="0" w:color="auto"/>
        <w:bottom w:val="none" w:sz="0" w:space="0" w:color="auto"/>
        <w:right w:val="none" w:sz="0" w:space="0" w:color="auto"/>
      </w:divBdr>
    </w:div>
    <w:div w:id="1669600900">
      <w:bodyDiv w:val="1"/>
      <w:marLeft w:val="0"/>
      <w:marRight w:val="0"/>
      <w:marTop w:val="0"/>
      <w:marBottom w:val="0"/>
      <w:divBdr>
        <w:top w:val="none" w:sz="0" w:space="0" w:color="auto"/>
        <w:left w:val="none" w:sz="0" w:space="0" w:color="auto"/>
        <w:bottom w:val="none" w:sz="0" w:space="0" w:color="auto"/>
        <w:right w:val="none" w:sz="0" w:space="0" w:color="auto"/>
      </w:divBdr>
    </w:div>
    <w:div w:id="1797674001">
      <w:bodyDiv w:val="1"/>
      <w:marLeft w:val="0"/>
      <w:marRight w:val="0"/>
      <w:marTop w:val="0"/>
      <w:marBottom w:val="0"/>
      <w:divBdr>
        <w:top w:val="none" w:sz="0" w:space="0" w:color="auto"/>
        <w:left w:val="none" w:sz="0" w:space="0" w:color="auto"/>
        <w:bottom w:val="none" w:sz="0" w:space="0" w:color="auto"/>
        <w:right w:val="none" w:sz="0" w:space="0" w:color="auto"/>
      </w:divBdr>
    </w:div>
    <w:div w:id="1822189754">
      <w:bodyDiv w:val="1"/>
      <w:marLeft w:val="0"/>
      <w:marRight w:val="0"/>
      <w:marTop w:val="0"/>
      <w:marBottom w:val="0"/>
      <w:divBdr>
        <w:top w:val="none" w:sz="0" w:space="0" w:color="auto"/>
        <w:left w:val="none" w:sz="0" w:space="0" w:color="auto"/>
        <w:bottom w:val="none" w:sz="0" w:space="0" w:color="auto"/>
        <w:right w:val="none" w:sz="0" w:space="0" w:color="auto"/>
      </w:divBdr>
    </w:div>
    <w:div w:id="1828520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sv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1.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0.ti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5CDA8-A078-4036-BEC7-EBB1E82ED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9</Pages>
  <Words>8718</Words>
  <Characters>4969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Young (PGR)</dc:creator>
  <cp:keywords/>
  <dc:description/>
  <cp:lastModifiedBy>Calum Young (PGR)</cp:lastModifiedBy>
  <cp:revision>43</cp:revision>
  <cp:lastPrinted>2025-05-29T16:30:00Z</cp:lastPrinted>
  <dcterms:created xsi:type="dcterms:W3CDTF">2025-05-28T18:34:00Z</dcterms:created>
  <dcterms:modified xsi:type="dcterms:W3CDTF">2025-05-29T17:57:00Z</dcterms:modified>
</cp:coreProperties>
</file>